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F0C8B7" w14:textId="25BE98E1" w:rsidR="00820122" w:rsidRPr="00F53644" w:rsidRDefault="00820122" w:rsidP="00F53644">
      <w:pPr>
        <w:widowControl w:val="0"/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Multiparametric</w:t>
      </w:r>
      <w:proofErr w:type="spellEnd"/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C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haracterization of </w:t>
      </w:r>
      <w:r w:rsidR="00E74F15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Response to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A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nti-angiogenic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T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herapy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U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sing USPIO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C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ontrast-enhanced MRI in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C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ombination with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D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ynamic 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C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ontrast-enhanced</w:t>
      </w:r>
      <w:r w:rsidR="00FC7498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</w:t>
      </w:r>
      <w:r w:rsidRPr="00F53644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MRI</w:t>
      </w:r>
      <w:r w:rsidRPr="00F53644" w:rsidDel="0082012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EAF54AD" w14:textId="23DD3C43" w:rsidR="00820122" w:rsidRPr="00F53644" w:rsidRDefault="00820122" w:rsidP="00271E73">
      <w:pPr>
        <w:widowControl w:val="0"/>
        <w:autoSpaceDE w:val="0"/>
        <w:autoSpaceDN w:val="0"/>
        <w:adjustRightInd w:val="0"/>
        <w:spacing w:after="60" w:line="480" w:lineRule="auto"/>
        <w:rPr>
          <w:rFonts w:ascii="Times New Roman" w:eastAsia="MS Mincho" w:hAnsi="Times New Roman" w:cs="Times New Roman"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sz w:val="24"/>
          <w:szCs w:val="24"/>
        </w:rPr>
        <w:t>Jana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Kim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PhD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F53644">
        <w:rPr>
          <w:rFonts w:ascii="Times New Roman" w:hAnsi="Times New Roman" w:cs="Times New Roman"/>
          <w:sz w:val="24"/>
          <w:szCs w:val="24"/>
        </w:rPr>
        <w:t>, Eugene Kim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PhD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F53644">
        <w:rPr>
          <w:rFonts w:ascii="Times New Roman" w:hAnsi="Times New Roman" w:cs="Times New Roman"/>
          <w:sz w:val="24"/>
          <w:szCs w:val="24"/>
        </w:rPr>
        <w:t xml:space="preserve">, Leslie R.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Euceda</w:t>
      </w:r>
      <w:proofErr w:type="spellEnd"/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53644">
        <w:rPr>
          <w:rFonts w:ascii="Times New Roman" w:hAnsi="Times New Roman" w:cs="Times New Roman"/>
          <w:sz w:val="24"/>
          <w:szCs w:val="24"/>
        </w:rPr>
        <w:t>, Dan E. Meyer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F53644">
        <w:rPr>
          <w:rFonts w:ascii="Times New Roman" w:hAnsi="Times New Roman" w:cs="Times New Roman"/>
          <w:sz w:val="24"/>
          <w:szCs w:val="24"/>
        </w:rPr>
        <w:t>, Karina Langseth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53644">
        <w:rPr>
          <w:rFonts w:ascii="Times New Roman" w:hAnsi="Times New Roman" w:cs="Times New Roman"/>
          <w:sz w:val="24"/>
          <w:szCs w:val="24"/>
        </w:rPr>
        <w:t xml:space="preserve">, Tone F.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Bathen</w:t>
      </w:r>
      <w:proofErr w:type="spellEnd"/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53644">
        <w:rPr>
          <w:rFonts w:ascii="Times New Roman" w:hAnsi="Times New Roman" w:cs="Times New Roman"/>
          <w:sz w:val="24"/>
          <w:szCs w:val="24"/>
        </w:rPr>
        <w:t>, Siver A. Moestue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,5</w:t>
      </w:r>
      <w:r w:rsidRPr="00F53644">
        <w:rPr>
          <w:rFonts w:ascii="Times New Roman" w:hAnsi="Times New Roman" w:cs="Times New Roman"/>
          <w:sz w:val="24"/>
          <w:szCs w:val="24"/>
        </w:rPr>
        <w:t>, Else Marie Huuse</w:t>
      </w:r>
      <w:r w:rsidR="00334EC7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PhD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1,2</w:t>
      </w:r>
    </w:p>
    <w:p w14:paraId="175042AC" w14:textId="77777777" w:rsidR="00820122" w:rsidRPr="00F53644" w:rsidRDefault="00820122" w:rsidP="00F53644">
      <w:pPr>
        <w:widowControl w:val="0"/>
        <w:autoSpaceDE w:val="0"/>
        <w:autoSpaceDN w:val="0"/>
        <w:adjustRightInd w:val="0"/>
        <w:spacing w:after="240" w:line="480" w:lineRule="auto"/>
        <w:rPr>
          <w:rFonts w:ascii="Times New Roman" w:eastAsia="MS Mincho" w:hAnsi="Times New Roman" w:cs="Times New Roman"/>
          <w:sz w:val="24"/>
          <w:szCs w:val="24"/>
        </w:rPr>
      </w:pPr>
      <w:r w:rsidRPr="00F53644">
        <w:rPr>
          <w:rFonts w:ascii="Times New Roman" w:eastAsia="MS Mincho" w:hAnsi="Times New Roman" w:cs="Times New Roman"/>
          <w:sz w:val="24"/>
          <w:szCs w:val="24"/>
          <w:vertAlign w:val="superscript"/>
        </w:rPr>
        <w:t>1</w:t>
      </w:r>
      <w:r w:rsidRPr="00F53644">
        <w:rPr>
          <w:rFonts w:ascii="Times New Roman" w:hAnsi="Times New Roman" w:cs="Times New Roman"/>
          <w:sz w:val="24"/>
          <w:szCs w:val="24"/>
        </w:rPr>
        <w:t xml:space="preserve">Department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Circulation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and Medical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Imaging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, NTNU - Norwegian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Science and Technology, Trondheim, Norway,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53644">
        <w:rPr>
          <w:rFonts w:ascii="Times New Roman" w:hAnsi="Times New Roman" w:cs="Times New Roman"/>
          <w:sz w:val="24"/>
          <w:szCs w:val="24"/>
        </w:rPr>
        <w:t xml:space="preserve">Department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Radiology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and Nuclear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Medicine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, St. Olavs Hospital, Trondheim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Hospital, Trondheim, Norway,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F53644">
        <w:rPr>
          <w:rFonts w:ascii="Times New Roman" w:hAnsi="Times New Roman" w:cs="Times New Roman"/>
          <w:sz w:val="24"/>
          <w:szCs w:val="24"/>
        </w:rPr>
        <w:t xml:space="preserve">Biosciences Technology Organization, GE Global Research Center,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Niskayuna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, NY, United States,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53644">
        <w:rPr>
          <w:rFonts w:ascii="Times New Roman" w:hAnsi="Times New Roman" w:cs="Times New Roman"/>
          <w:sz w:val="24"/>
          <w:szCs w:val="24"/>
        </w:rPr>
        <w:t xml:space="preserve">GE Healthcare AS, Oslo, Norway, </w:t>
      </w:r>
      <w:r w:rsidRPr="00F53644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53644">
        <w:rPr>
          <w:rFonts w:ascii="Times New Roman" w:hAnsi="Times New Roman" w:cs="Times New Roman"/>
          <w:sz w:val="24"/>
          <w:szCs w:val="24"/>
        </w:rPr>
        <w:t xml:space="preserve">Department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Laboratory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Medicine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Women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́s and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Children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́s Health, NTNU -Norwegian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Science and Technology, Trondheim, Norway. </w:t>
      </w:r>
    </w:p>
    <w:p w14:paraId="7D1A8172" w14:textId="79BA1360" w:rsidR="00820122" w:rsidRPr="00F53644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b/>
          <w:sz w:val="24"/>
          <w:szCs w:val="24"/>
        </w:rPr>
        <w:t>Corresponding</w:t>
      </w:r>
      <w:proofErr w:type="spellEnd"/>
      <w:r w:rsidRPr="00F5364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34EC7">
        <w:rPr>
          <w:rFonts w:ascii="Times New Roman" w:hAnsi="Times New Roman" w:cs="Times New Roman"/>
          <w:b/>
          <w:sz w:val="24"/>
          <w:szCs w:val="24"/>
        </w:rPr>
        <w:t>A</w:t>
      </w:r>
      <w:r w:rsidRPr="00F53644">
        <w:rPr>
          <w:rFonts w:ascii="Times New Roman" w:hAnsi="Times New Roman" w:cs="Times New Roman"/>
          <w:b/>
          <w:sz w:val="24"/>
          <w:szCs w:val="24"/>
        </w:rPr>
        <w:t>uthor:</w:t>
      </w:r>
    </w:p>
    <w:p w14:paraId="7CE4DEC2" w14:textId="3E077DA0" w:rsidR="00820122" w:rsidRPr="00F53644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sz w:val="24"/>
          <w:szCs w:val="24"/>
        </w:rPr>
        <w:t>Name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>:</w:t>
      </w:r>
      <w:r w:rsidRPr="00F53644">
        <w:rPr>
          <w:rFonts w:ascii="Times New Roman" w:hAnsi="Times New Roman" w:cs="Times New Roman"/>
          <w:sz w:val="24"/>
          <w:szCs w:val="24"/>
        </w:rPr>
        <w:tab/>
      </w:r>
      <w:r w:rsidRPr="00F53644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Jana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 xml:space="preserve"> Kim</w:t>
      </w:r>
      <w:r w:rsidR="00271E73">
        <w:rPr>
          <w:rFonts w:ascii="Times New Roman" w:hAnsi="Times New Roman" w:cs="Times New Roman"/>
          <w:sz w:val="24"/>
          <w:szCs w:val="24"/>
        </w:rPr>
        <w:t>,</w:t>
      </w:r>
      <w:r w:rsidRPr="00F536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sz w:val="24"/>
          <w:szCs w:val="24"/>
        </w:rPr>
        <w:t>PhD</w:t>
      </w:r>
      <w:proofErr w:type="spellEnd"/>
    </w:p>
    <w:p w14:paraId="7342AB7D" w14:textId="77777777" w:rsidR="00820122" w:rsidRPr="00F53644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sz w:val="24"/>
          <w:szCs w:val="24"/>
        </w:rPr>
        <w:t>Address</w:t>
      </w:r>
      <w:proofErr w:type="spellEnd"/>
      <w:r w:rsidRPr="00F53644">
        <w:rPr>
          <w:rFonts w:ascii="Times New Roman" w:hAnsi="Times New Roman" w:cs="Times New Roman"/>
          <w:sz w:val="24"/>
          <w:szCs w:val="24"/>
        </w:rPr>
        <w:t>:</w:t>
      </w:r>
      <w:r w:rsidRPr="00F53644">
        <w:rPr>
          <w:rFonts w:ascii="Times New Roman" w:hAnsi="Times New Roman" w:cs="Times New Roman"/>
          <w:sz w:val="24"/>
          <w:szCs w:val="24"/>
        </w:rPr>
        <w:tab/>
        <w:t>Olav Kyrres gate 9, MTFS</w:t>
      </w:r>
    </w:p>
    <w:p w14:paraId="5FB9D3B8" w14:textId="77777777" w:rsidR="00820122" w:rsidRPr="00F53644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  <w:r w:rsidRPr="00F53644">
        <w:rPr>
          <w:rFonts w:ascii="Times New Roman" w:hAnsi="Times New Roman" w:cs="Times New Roman"/>
          <w:sz w:val="24"/>
          <w:szCs w:val="24"/>
        </w:rPr>
        <w:t>7030 Trondheim, Norway</w:t>
      </w:r>
    </w:p>
    <w:p w14:paraId="76FC16AD" w14:textId="77777777" w:rsidR="00820122" w:rsidRPr="00F53644" w:rsidRDefault="00820122" w:rsidP="00334EC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F53644">
        <w:rPr>
          <w:rFonts w:ascii="Times New Roman" w:hAnsi="Times New Roman" w:cs="Times New Roman"/>
          <w:sz w:val="24"/>
          <w:szCs w:val="24"/>
        </w:rPr>
        <w:t>Phone:</w:t>
      </w:r>
      <w:r w:rsidRPr="00F53644">
        <w:rPr>
          <w:rFonts w:ascii="Times New Roman" w:hAnsi="Times New Roman" w:cs="Times New Roman"/>
          <w:sz w:val="24"/>
          <w:szCs w:val="24"/>
        </w:rPr>
        <w:tab/>
      </w:r>
      <w:r w:rsidRPr="00F53644">
        <w:rPr>
          <w:rFonts w:ascii="Times New Roman" w:hAnsi="Times New Roman" w:cs="Times New Roman"/>
          <w:sz w:val="24"/>
          <w:szCs w:val="24"/>
        </w:rPr>
        <w:tab/>
        <w:t>+47 73598910</w:t>
      </w:r>
    </w:p>
    <w:p w14:paraId="3FFEED13" w14:textId="77777777" w:rsidR="00820122" w:rsidRPr="00F53644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53644">
        <w:rPr>
          <w:rFonts w:ascii="Times New Roman" w:hAnsi="Times New Roman" w:cs="Times New Roman"/>
          <w:sz w:val="24"/>
          <w:szCs w:val="24"/>
        </w:rPr>
        <w:t xml:space="preserve">Fax: </w:t>
      </w:r>
      <w:r w:rsidRPr="00F53644">
        <w:rPr>
          <w:rFonts w:ascii="Times New Roman" w:hAnsi="Times New Roman" w:cs="Times New Roman"/>
          <w:sz w:val="24"/>
          <w:szCs w:val="24"/>
        </w:rPr>
        <w:tab/>
      </w:r>
      <w:r w:rsidRPr="00F53644">
        <w:rPr>
          <w:rFonts w:ascii="Times New Roman" w:hAnsi="Times New Roman" w:cs="Times New Roman"/>
          <w:sz w:val="24"/>
          <w:szCs w:val="24"/>
        </w:rPr>
        <w:tab/>
        <w:t>+47 73598613</w:t>
      </w:r>
    </w:p>
    <w:p w14:paraId="31D9C00E" w14:textId="77777777" w:rsidR="00820122" w:rsidRDefault="00820122" w:rsidP="00334EC7">
      <w:pPr>
        <w:widowControl w:val="0"/>
        <w:autoSpaceDE w:val="0"/>
        <w:autoSpaceDN w:val="0"/>
        <w:adjustRightInd w:val="0"/>
        <w:spacing w:after="0" w:line="480" w:lineRule="auto"/>
        <w:rPr>
          <w:rStyle w:val="Hyperlink"/>
          <w:rFonts w:ascii="Times New Roman" w:hAnsi="Times New Roman" w:cs="Times New Roman"/>
          <w:sz w:val="24"/>
          <w:szCs w:val="24"/>
        </w:rPr>
      </w:pPr>
      <w:r w:rsidRPr="00F53644">
        <w:rPr>
          <w:rFonts w:ascii="Times New Roman" w:hAnsi="Times New Roman" w:cs="Times New Roman"/>
          <w:sz w:val="24"/>
          <w:szCs w:val="24"/>
        </w:rPr>
        <w:t>Email:</w:t>
      </w:r>
      <w:r w:rsidRPr="00F53644">
        <w:rPr>
          <w:rFonts w:ascii="Times New Roman" w:hAnsi="Times New Roman" w:cs="Times New Roman"/>
          <w:sz w:val="24"/>
          <w:szCs w:val="24"/>
        </w:rPr>
        <w:tab/>
      </w:r>
      <w:r w:rsidRPr="00F53644">
        <w:rPr>
          <w:rFonts w:ascii="Times New Roman" w:hAnsi="Times New Roman" w:cs="Times New Roman"/>
          <w:sz w:val="24"/>
          <w:szCs w:val="24"/>
        </w:rPr>
        <w:tab/>
      </w:r>
      <w:hyperlink r:id="rId8" w:history="1">
        <w:r w:rsidRPr="00F53644">
          <w:rPr>
            <w:rStyle w:val="Hyperlink"/>
            <w:rFonts w:ascii="Times New Roman" w:hAnsi="Times New Roman" w:cs="Times New Roman"/>
            <w:sz w:val="24"/>
            <w:szCs w:val="24"/>
          </w:rPr>
          <w:t>jana.kim@ntnu.no</w:t>
        </w:r>
      </w:hyperlink>
    </w:p>
    <w:p w14:paraId="4157B08C" w14:textId="77777777" w:rsidR="00334EC7" w:rsidRDefault="00334EC7" w:rsidP="00334EC7">
      <w:pPr>
        <w:widowControl w:val="0"/>
        <w:autoSpaceDE w:val="0"/>
        <w:autoSpaceDN w:val="0"/>
        <w:adjustRightInd w:val="0"/>
        <w:spacing w:after="0" w:line="480" w:lineRule="auto"/>
        <w:rPr>
          <w:rStyle w:val="Hyperlink"/>
          <w:rFonts w:ascii="Times New Roman" w:hAnsi="Times New Roman" w:cs="Times New Roman"/>
          <w:sz w:val="24"/>
          <w:szCs w:val="24"/>
        </w:rPr>
      </w:pPr>
    </w:p>
    <w:p w14:paraId="64ACA99F" w14:textId="0C4D488F" w:rsidR="00334EC7" w:rsidRPr="00334EC7" w:rsidRDefault="00334EC7" w:rsidP="005F7B19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34EC7">
        <w:rPr>
          <w:rFonts w:ascii="Times New Roman" w:hAnsi="Times New Roman" w:cs="Times New Roman"/>
          <w:b/>
          <w:sz w:val="24"/>
          <w:szCs w:val="24"/>
        </w:rPr>
        <w:t>Grant Support:</w:t>
      </w:r>
    </w:p>
    <w:p w14:paraId="40B335B5" w14:textId="67BD7F30" w:rsidR="00820122" w:rsidRPr="005F7B19" w:rsidRDefault="00334EC7" w:rsidP="005F7B19">
      <w:pPr>
        <w:spacing w:line="360" w:lineRule="auto"/>
        <w:rPr>
          <w:color w:val="2F2A2B"/>
        </w:rPr>
      </w:pPr>
      <w:r w:rsidRPr="00892100">
        <w:t xml:space="preserve">The </w:t>
      </w:r>
      <w:proofErr w:type="spellStart"/>
      <w:r w:rsidRPr="00892100">
        <w:t>research</w:t>
      </w:r>
      <w:proofErr w:type="spellEnd"/>
      <w:r w:rsidRPr="00892100">
        <w:t xml:space="preserve"> </w:t>
      </w:r>
      <w:proofErr w:type="spellStart"/>
      <w:r w:rsidRPr="00892100">
        <w:t>was</w:t>
      </w:r>
      <w:proofErr w:type="spellEnd"/>
      <w:r w:rsidRPr="00892100">
        <w:t xml:space="preserve"> </w:t>
      </w:r>
      <w:proofErr w:type="spellStart"/>
      <w:r w:rsidRPr="00892100">
        <w:t>supported</w:t>
      </w:r>
      <w:proofErr w:type="spellEnd"/>
      <w:r w:rsidRPr="00892100">
        <w:t xml:space="preserve"> by </w:t>
      </w:r>
      <w:proofErr w:type="spellStart"/>
      <w:r w:rsidRPr="00892100">
        <w:t>grants</w:t>
      </w:r>
      <w:proofErr w:type="spellEnd"/>
      <w:r w:rsidRPr="00892100">
        <w:t xml:space="preserve"> </w:t>
      </w:r>
      <w:r w:rsidRPr="005F7B19">
        <w:t xml:space="preserve">from </w:t>
      </w:r>
      <w:r w:rsidR="005F7B19" w:rsidRPr="005F7B19">
        <w:t>T</w:t>
      </w:r>
      <w:r w:rsidR="005F7B19" w:rsidRPr="005F7B19">
        <w:rPr>
          <w:color w:val="2F2A2B"/>
        </w:rPr>
        <w:t xml:space="preserve">he liaison </w:t>
      </w:r>
      <w:proofErr w:type="spellStart"/>
      <w:r w:rsidR="005F7B19" w:rsidRPr="005F7B19">
        <w:rPr>
          <w:color w:val="2F2A2B"/>
        </w:rPr>
        <w:t>committee</w:t>
      </w:r>
      <w:proofErr w:type="spellEnd"/>
      <w:r w:rsidR="005F7B19" w:rsidRPr="005F7B19">
        <w:rPr>
          <w:color w:val="2F2A2B"/>
        </w:rPr>
        <w:t xml:space="preserve"> </w:t>
      </w:r>
      <w:proofErr w:type="spellStart"/>
      <w:r w:rsidR="005F7B19" w:rsidRPr="005F7B19">
        <w:rPr>
          <w:color w:val="2F2A2B"/>
        </w:rPr>
        <w:t>between</w:t>
      </w:r>
      <w:proofErr w:type="spellEnd"/>
      <w:r w:rsidR="005F7B19" w:rsidRPr="005F7B19">
        <w:rPr>
          <w:color w:val="2F2A2B"/>
        </w:rPr>
        <w:t xml:space="preserve"> </w:t>
      </w:r>
      <w:proofErr w:type="spellStart"/>
      <w:r w:rsidR="005F7B19" w:rsidRPr="005F7B19">
        <w:rPr>
          <w:color w:val="2F2A2B"/>
        </w:rPr>
        <w:t>the</w:t>
      </w:r>
      <w:proofErr w:type="spellEnd"/>
      <w:r w:rsidR="005F7B19">
        <w:rPr>
          <w:color w:val="2F2A2B"/>
        </w:rPr>
        <w:t xml:space="preserve"> </w:t>
      </w:r>
      <w:r w:rsidR="005F7B19" w:rsidRPr="005F7B19">
        <w:rPr>
          <w:color w:val="2F2A2B"/>
          <w:lang w:val="en-US"/>
        </w:rPr>
        <w:t xml:space="preserve">Central Norway Regional Health Authority (RHA) and the </w:t>
      </w:r>
      <w:proofErr w:type="spellStart"/>
      <w:r w:rsidR="005F7B19" w:rsidRPr="005F7B19">
        <w:rPr>
          <w:color w:val="2F2A2B"/>
          <w:lang w:val="en-US"/>
        </w:rPr>
        <w:t>NorwegianUniversity</w:t>
      </w:r>
      <w:proofErr w:type="spellEnd"/>
      <w:r w:rsidR="005F7B19" w:rsidRPr="005F7B19">
        <w:rPr>
          <w:color w:val="2F2A2B"/>
          <w:lang w:val="en-US"/>
        </w:rPr>
        <w:t xml:space="preserve"> of Science and Technology (NTNU);</w:t>
      </w:r>
      <w:r w:rsidR="005F7B19">
        <w:rPr>
          <w:color w:val="2F2A2B"/>
          <w:lang w:val="en-US"/>
        </w:rPr>
        <w:t xml:space="preserve"> </w:t>
      </w:r>
      <w:r w:rsidRPr="005F7B19">
        <w:t>(90059700 and 46056806) to JK</w:t>
      </w:r>
      <w:r w:rsidRPr="00892100">
        <w:t xml:space="preserve"> and EK, </w:t>
      </w:r>
      <w:proofErr w:type="spellStart"/>
      <w:r w:rsidRPr="00892100">
        <w:t>respectively</w:t>
      </w:r>
      <w:proofErr w:type="spellEnd"/>
      <w:r w:rsidRPr="00892100">
        <w:t xml:space="preserve">. </w:t>
      </w:r>
    </w:p>
    <w:p w14:paraId="3A7858CA" w14:textId="77777777" w:rsidR="00271E73" w:rsidRPr="00271E73" w:rsidRDefault="00271E73" w:rsidP="00F53644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191717"/>
          <w:sz w:val="24"/>
          <w:szCs w:val="24"/>
        </w:rPr>
      </w:pPr>
    </w:p>
    <w:p w14:paraId="62108F9C" w14:textId="225518A0" w:rsidR="00F53644" w:rsidRPr="00271E73" w:rsidRDefault="00820122" w:rsidP="00271E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53644">
        <w:rPr>
          <w:rFonts w:ascii="Times New Roman" w:hAnsi="Times New Roman" w:cs="Times New Roman"/>
          <w:b/>
          <w:sz w:val="24"/>
          <w:szCs w:val="24"/>
        </w:rPr>
        <w:t>Running</w:t>
      </w:r>
      <w:proofErr w:type="spellEnd"/>
      <w:r w:rsidRPr="00F5364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b/>
          <w:sz w:val="24"/>
          <w:szCs w:val="24"/>
        </w:rPr>
        <w:t>Title</w:t>
      </w:r>
      <w:proofErr w:type="spellEnd"/>
      <w:r w:rsidRPr="00F53644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SC- &amp; DCE-MRI </w:t>
      </w:r>
      <w:proofErr w:type="spellStart"/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proofErr w:type="spellEnd"/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>bevacizumab</w:t>
      </w:r>
      <w:proofErr w:type="spellEnd"/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53644">
        <w:rPr>
          <w:rFonts w:ascii="Times New Roman" w:hAnsi="Times New Roman" w:cs="Times New Roman"/>
          <w:color w:val="000000" w:themeColor="text1"/>
          <w:sz w:val="24"/>
          <w:szCs w:val="24"/>
        </w:rPr>
        <w:t>response</w:t>
      </w:r>
      <w:proofErr w:type="spellEnd"/>
      <w:r w:rsidR="00F53644">
        <w:rPr>
          <w:rFonts w:ascii="Times" w:hAnsi="Times"/>
          <w:color w:val="000000" w:themeColor="text1"/>
        </w:rPr>
        <w:br w:type="page"/>
      </w:r>
    </w:p>
    <w:p w14:paraId="692C63A2" w14:textId="54D815FD" w:rsidR="0057109A" w:rsidRPr="0057109A" w:rsidRDefault="0052755E" w:rsidP="0057109A">
      <w:pPr>
        <w:spacing w:after="0" w:line="480" w:lineRule="auto"/>
        <w:rPr>
          <w:rFonts w:ascii="-webkit-standard" w:eastAsia="Times New Roman" w:hAnsi="-webkit-standard" w:cs="Times New Roman"/>
          <w:b/>
          <w:color w:val="000000"/>
          <w:sz w:val="24"/>
          <w:szCs w:val="24"/>
          <w:lang w:val="en-US"/>
        </w:rPr>
      </w:pPr>
      <w:r>
        <w:rPr>
          <w:rFonts w:ascii="-webkit-standard" w:eastAsia="Times New Roman" w:hAnsi="-webkit-standard" w:cs="Times New Roman"/>
          <w:b/>
          <w:color w:val="000000"/>
          <w:sz w:val="24"/>
          <w:szCs w:val="24"/>
          <w:lang w:val="en-US"/>
        </w:rPr>
        <w:lastRenderedPageBreak/>
        <w:t>ABSTRACT</w:t>
      </w:r>
    </w:p>
    <w:p w14:paraId="66F71E22" w14:textId="368FE8DF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Background</w:t>
      </w:r>
    </w:p>
    <w:p w14:paraId="314BE7DA" w14:textId="037FBD68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Steady state susceptibility contrast (SSC)-MRI provides information on vascular morpholog</w:t>
      </w:r>
      <w:r w:rsidR="006627B0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y but is a rarely used method.</w:t>
      </w:r>
    </w:p>
    <w:p w14:paraId="480A6671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</w:p>
    <w:p w14:paraId="5208EB7F" w14:textId="27669943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Purpose</w:t>
      </w:r>
    </w:p>
    <w:p w14:paraId="3B3F36F0" w14:textId="5691E751" w:rsidR="0057109A" w:rsidRPr="00EC2F26" w:rsidRDefault="0057109A" w:rsidP="0057109A">
      <w:pPr>
        <w:spacing w:after="0"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  <w:lang w:val="en-GB"/>
        </w:rPr>
      </w:pP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o investigate the utility of the </w:t>
      </w:r>
      <w:proofErr w:type="spellStart"/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ultrasmall</w:t>
      </w:r>
      <w:proofErr w:type="spellEnd"/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superparamagnetic iron oxide particles (USPIOs) GEH121333 for measuring tumor response to bevacizumab and compare this with gadolinium-based DCE-MRI.</w:t>
      </w:r>
    </w:p>
    <w:p w14:paraId="032B59D3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3121B5D1" w14:textId="2143A801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Study Type</w:t>
      </w:r>
    </w:p>
    <w:p w14:paraId="7548D550" w14:textId="6AD06F88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Prospective </w:t>
      </w:r>
      <w:r w:rsidR="00430F5B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>preclinical</w:t>
      </w: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E267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animal model </w:t>
      </w: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study. </w:t>
      </w:r>
    </w:p>
    <w:p w14:paraId="062C4C5C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6C7A2748" w14:textId="67A4E99A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Animal Model</w:t>
      </w:r>
    </w:p>
    <w:p w14:paraId="2541E866" w14:textId="77777777" w:rsidR="0057109A" w:rsidRPr="00EC2F26" w:rsidRDefault="0057109A" w:rsidP="0057109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ice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bearing subcutaneous TOV-21G human ovarian cancer xenografts treated with bevacizumab (n=9) or saline (n=9).</w:t>
      </w:r>
    </w:p>
    <w:p w14:paraId="6C7D529D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1ED74EC4" w14:textId="2E1A7D89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Field Strength/Sequence</w:t>
      </w:r>
    </w:p>
    <w:p w14:paraId="44F58740" w14:textId="18656415" w:rsidR="0057109A" w:rsidRPr="00EC2F26" w:rsidRDefault="0024300A" w:rsidP="0057109A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Imaging was performed on a 7T Bruke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iospec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For SSC-MRI with GEH121333 we acquired R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maps (RARE-sequence with variable TR), R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maps (multi-spin echo) and R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*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maps (multi-gradient echo). Additionally, R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R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maps were measured on the days after USPIO injection. For DCE-MRI with </w:t>
      </w:r>
      <w:proofErr w:type="spellStart"/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adodiamide</w:t>
      </w:r>
      <w:proofErr w:type="spellEnd"/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e acquired </w:t>
      </w:r>
      <w:r w:rsidR="0057109A"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200 T</w:t>
      </w:r>
      <w:r w:rsidR="0057109A"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="0057109A"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-weighted images (RARE-sequence)</w:t>
      </w:r>
      <w:r w:rsidR="0057109A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</w:p>
    <w:p w14:paraId="1A52781F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68D6F6E1" w14:textId="0CF1E964" w:rsidR="0057109A" w:rsidRPr="006627B0" w:rsidRDefault="006627B0" w:rsidP="0057109A">
      <w:pPr>
        <w:spacing w:after="0" w:line="480" w:lineRule="auto"/>
        <w:jc w:val="both"/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GB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Assessment</w:t>
      </w:r>
    </w:p>
    <w:p w14:paraId="19CA09BB" w14:textId="77777777" w:rsidR="0057109A" w:rsidRPr="00EC2F26" w:rsidRDefault="0057109A" w:rsidP="0057109A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Δ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Δ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Δ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* maps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ere computed from SSC-MRI. DCE-MRI was analysed using the extended Tofts model.  </w:t>
      </w:r>
    </w:p>
    <w:p w14:paraId="76E4054D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24AC47EC" w14:textId="5CBA3B3F" w:rsidR="0057109A" w:rsidRPr="006627B0" w:rsidRDefault="006627B0" w:rsidP="0057109A">
      <w:pPr>
        <w:spacing w:after="0" w:line="480" w:lineRule="auto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Statistical Tests</w:t>
      </w:r>
    </w:p>
    <w:p w14:paraId="004FE069" w14:textId="1B34805C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Results from pre- and </w:t>
      </w:r>
      <w:r w:rsidR="00052C67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3 days </w:t>
      </w:r>
      <w:r w:rsidRPr="00EC2F2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  <w:t xml:space="preserve">post-treatment SSC-MRI were compared using paired-sample t-tests. Treatment and control groups were compared using independent sample t-tests. Performance of SSC- and DCE-MRI was compared using </w:t>
      </w: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ultivariate partial least squares-discriminant analysis.</w:t>
      </w:r>
    </w:p>
    <w:p w14:paraId="1360CE0D" w14:textId="77777777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03CD7B28" w14:textId="7774B9E7" w:rsidR="0057109A" w:rsidRPr="006627B0" w:rsidRDefault="006627B0" w:rsidP="0057109A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Results</w:t>
      </w:r>
      <w:r w:rsidR="0057109A"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 xml:space="preserve"> </w:t>
      </w:r>
    </w:p>
    <w:p w14:paraId="7CFA5260" w14:textId="61F26B5A" w:rsidR="0057109A" w:rsidRPr="00EC2F26" w:rsidRDefault="0057109A" w:rsidP="0057109A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lready one day after treatment and USPIO injection, 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values were lower in treated 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R</w:t>
      </w:r>
      <w:r w:rsidR="00282AB4" w:rsidRPr="002F626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0.49</w:t>
      </w:r>
      <w:r w:rsidR="00282AB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="00282AB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0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3</w:t>
      </w:r>
      <w:r w:rsidR="00282AB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 w:rsidR="00282AB4" w:rsidRPr="002F626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R</w:t>
      </w:r>
      <w:r w:rsidR="00282AB4" w:rsidRPr="002F626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23.07</w:t>
      </w:r>
      <w:r w:rsidR="00282AB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1.49</w:t>
      </w:r>
      <w:r w:rsidR="00282AB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 w:rsidR="00282AB4" w:rsidRPr="002F626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="00282AB4" w:rsidRPr="006F60D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  <w:r w:rsidR="00282AB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compared to control </w:t>
      </w:r>
      <w:proofErr w:type="spellStart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umors</w:t>
      </w:r>
      <w:proofErr w:type="spellEnd"/>
      <w:r w:rsidR="0047416C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967C2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(R</w:t>
      </w:r>
      <w:r w:rsidR="00967C24" w:rsidRPr="006F60D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1</w:t>
      </w:r>
      <w:r w:rsidR="006F60D9" w:rsidRPr="006F60D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</w:t>
      </w:r>
      <w:r w:rsidR="0029650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52</w:t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</w:t>
      </w:r>
      <w:r w:rsidR="0029650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2</w:t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 w:rsidR="00967C24" w:rsidRPr="006F60D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="00967C2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R</w:t>
      </w:r>
      <w:r w:rsidR="00967C24" w:rsidRPr="006F60D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</w:t>
      </w:r>
      <w:r w:rsidR="0029650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24.98</w:t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="00296503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1.01</w:t>
      </w:r>
      <w:r w:rsidR="00967C24"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 w:rsidR="00967C24" w:rsidRPr="006F60D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="00967C24" w:rsidRPr="006F60D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indicating lower USPIO accumulation. Post-treatment </w:t>
      </w: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SC-MRI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displayed significantly decreased </w:t>
      </w:r>
      <w:proofErr w:type="spellStart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umor</w:t>
      </w:r>
      <w:proofErr w:type="spellEnd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blood volume (change in 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44"/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GB"/>
        </w:rPr>
        <w:t>2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</w:t>
      </w:r>
      <w:r w:rsidR="004C10D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43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26s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p=0.001) and vessel density (change in Q=-0.032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020s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/3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p=0.002). DCE-MRI showed among others lower </w:t>
      </w:r>
      <w:proofErr w:type="spellStart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K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trans</w:t>
      </w:r>
      <w:proofErr w:type="spellEnd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 treated </w:t>
      </w:r>
      <w:proofErr w:type="spellStart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umors</w:t>
      </w:r>
      <w:proofErr w:type="spellEnd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control=0.064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011min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-1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</w:t>
      </w:r>
      <w:proofErr w:type="spellStart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x</w:t>
      </w:r>
      <w:proofErr w:type="spellEnd"/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=0.046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B1"/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0.008cm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3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p=0.002). Multivariate analysis suggests that </w:t>
      </w: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SC-MRI was slightly inferior to DCE-MRI in distinguishing treated from control tumors</w:t>
      </w:r>
      <w:r w:rsidR="0097324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(accuracy=75%, p=0.058 vs 80%, p=0.028)</w:t>
      </w: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, but a combination of both was best</w:t>
      </w:r>
      <w:r w:rsidR="0097324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(accuracy=85%, p=0.003)</w:t>
      </w:r>
      <w:r w:rsidRPr="00EC2F2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. </w:t>
      </w:r>
    </w:p>
    <w:p w14:paraId="2A371CA7" w14:textId="0C42BBB3" w:rsidR="0057109A" w:rsidRPr="006627B0" w:rsidRDefault="006627B0" w:rsidP="0057109A">
      <w:pPr>
        <w:spacing w:after="0" w:line="480" w:lineRule="auto"/>
        <w:jc w:val="both"/>
        <w:rPr>
          <w:rFonts w:ascii="Times New Roman" w:hAnsi="Times New Roman" w:cs="Times New Roman"/>
          <w:b/>
          <w:i/>
          <w:iCs/>
          <w:color w:val="000000" w:themeColor="text1"/>
          <w:sz w:val="24"/>
          <w:szCs w:val="24"/>
          <w:lang w:val="en-US"/>
        </w:rPr>
      </w:pPr>
      <w:r w:rsidRPr="006627B0">
        <w:rPr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Data Conclusion</w:t>
      </w:r>
    </w:p>
    <w:p w14:paraId="1F52EE63" w14:textId="1394A5E2" w:rsidR="0057109A" w:rsidRPr="00EC2F26" w:rsidRDefault="0057109A" w:rsidP="0057109A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SC-MRI </w:t>
      </w:r>
      <w:r w:rsidR="004C10D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 GEH121333 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 sensitive to early </w:t>
      </w:r>
      <w:r w:rsidR="004C10D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&lt;24h) </w:t>
      </w:r>
      <w:r w:rsidRPr="00EC2F2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late changes in tumor vasculature. SSC-MRI and DCE-MRI </w:t>
      </w:r>
      <w:r w:rsidRPr="00EC2F26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provide complementary information and can be used to assess different aspects of vascular responses to anti-angiogenic therapies. </w:t>
      </w:r>
    </w:p>
    <w:p w14:paraId="796BAF74" w14:textId="77777777" w:rsidR="001D4B06" w:rsidRPr="00AD001A" w:rsidRDefault="001D4B06" w:rsidP="008D1B4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B015A40" w14:textId="5D551116" w:rsidR="00FC6087" w:rsidRPr="00AD001A" w:rsidRDefault="0052755E" w:rsidP="008D1B4C">
      <w:pPr>
        <w:spacing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lastRenderedPageBreak/>
        <w:t>KEYWORDS</w:t>
      </w:r>
      <w:r w:rsidR="00C05E07" w:rsidRPr="00C05E07"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t>:</w:t>
      </w:r>
      <w:r w:rsidR="00C05E07" w:rsidRPr="00C05E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C05E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Vessel Size Imaging</w:t>
      </w:r>
      <w:r w:rsidR="006066EB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C05E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eady state susceptibility contrast MRI, </w:t>
      </w:r>
      <w:r w:rsidR="006066EB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ron oxide</w:t>
      </w:r>
      <w:r w:rsidR="00C05E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nanoparticles</w:t>
      </w:r>
      <w:r w:rsidR="00176321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C05E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giogenesis, </w:t>
      </w:r>
      <w:r w:rsidR="00B23964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ti-angiogenic</w:t>
      </w:r>
      <w:r w:rsidR="000B2D9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7A4344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vacizumab</w:t>
      </w:r>
    </w:p>
    <w:p w14:paraId="4C0189B1" w14:textId="77777777" w:rsidR="003875A7" w:rsidRPr="00AD001A" w:rsidRDefault="003875A7" w:rsidP="008D1B4C">
      <w:pPr>
        <w:spacing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6E2DB338" w14:textId="77777777" w:rsidR="00FC6087" w:rsidRDefault="00FC6087" w:rsidP="008D1B4C">
      <w:pPr>
        <w:spacing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sectPr w:rsidR="00FC6087" w:rsidSect="00375363">
          <w:headerReference w:type="even" r:id="rId9"/>
          <w:headerReference w:type="default" r:id="rId10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7EB165C4" w14:textId="71DAB3B9" w:rsidR="000577E9" w:rsidRPr="00AD001A" w:rsidRDefault="000577E9" w:rsidP="008D1B4C">
      <w:pPr>
        <w:spacing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sectPr w:rsidR="000577E9" w:rsidRPr="00AD001A" w:rsidSect="00375363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181D51BE" w14:textId="6C1DE89A" w:rsidR="00E41D5D" w:rsidRPr="00AD001A" w:rsidRDefault="0052755E" w:rsidP="008D1B4C">
      <w:pPr>
        <w:spacing w:after="0" w:line="480" w:lineRule="auto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lastRenderedPageBreak/>
        <w:t>INTRODUCTION</w:t>
      </w:r>
      <w:r w:rsidR="00E41D5D" w:rsidRPr="00AD001A"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t xml:space="preserve"> </w:t>
      </w:r>
    </w:p>
    <w:p w14:paraId="1A967C58" w14:textId="532CE637" w:rsidR="00E41D5D" w:rsidRPr="00AD001A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giogenesis is a hallmark of cancer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IYW5haGFuPC9BdXRob3I+PFllYXI+MjAxMTwvWWVhcj48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IYW5haGFuPC9BdXRob3I+PFllYXI+MjAxMTwvWWVhcj48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,2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4D338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d essential for tumor growth and formation of metastases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Folkman&lt;/Author&gt;&lt;Year&gt;2002&lt;/Year&gt;&lt;RecNum&gt;119&lt;/RecNum&gt;&lt;DisplayText&gt;(3)&lt;/DisplayText&gt;&lt;record&gt;&lt;rec-number&gt;119&lt;/rec-number&gt;&lt;foreign-keys&gt;&lt;key app="EN" db-id="52pvv5vprrwwfreppzf5vwxqw9vwzvde5etv" timestamp="0"&gt;119&lt;/key&gt;&lt;/foreign-keys&gt;&lt;ref-type name="Journal Article"&gt;17&lt;/ref-type&gt;&lt;contributors&gt;&lt;authors&gt;&lt;author&gt;Folkman, J.&lt;/author&gt;&lt;/authors&gt;&lt;/contributors&gt;&lt;auth-address&gt;Departments of Surgery and Cell Biology, Harvard Medical School, Boston, MA, USA.&lt;/auth-address&gt;&lt;titles&gt;&lt;title&gt;Role of angiogenesis in tumor growth and metastasis&lt;/title&gt;&lt;secondary-title&gt;Semin Oncol&lt;/secondary-title&gt;&lt;alt-title&gt;Seminars in oncology&lt;/alt-title&gt;&lt;/titles&gt;&lt;pages&gt;15-8&lt;/pages&gt;&lt;volume&gt;29&lt;/volume&gt;&lt;number&gt;6 Suppl 16&lt;/number&gt;&lt;keywords&gt;&lt;keyword&gt;Angiogenesis Inducing Agents&lt;/keyword&gt;&lt;keyword&gt;Angiogenesis Inhibitors/*therapeutic use&lt;/keyword&gt;&lt;keyword&gt;Angiostatins&lt;/keyword&gt;&lt;keyword&gt;Animals&lt;/keyword&gt;&lt;keyword&gt;Clinical Trials as Topic&lt;/keyword&gt;&lt;keyword&gt;Collagen/therapeutic use&lt;/keyword&gt;&lt;keyword&gt;Endostatins&lt;/keyword&gt;&lt;keyword&gt;Humans&lt;/keyword&gt;&lt;keyword&gt;*Neoplasm Metastasis/drug therapy/physiopathology&lt;/keyword&gt;&lt;keyword&gt;Neoplasms/*blood supply/pathology&lt;/keyword&gt;&lt;keyword&gt;*Neovascularization, Pathologic/drug therapy/physiopathology&lt;/keyword&gt;&lt;keyword&gt;Peptide Fragments/therapeutic use&lt;/keyword&gt;&lt;keyword&gt;Plasminogen/therapeutic use&lt;/keyword&gt;&lt;/keywords&gt;&lt;dates&gt;&lt;year&gt;2002&lt;/year&gt;&lt;pub-dates&gt;&lt;date&gt;Dec&lt;/date&gt;&lt;/pub-dates&gt;&lt;/dates&gt;&lt;isbn&gt;0093-7754 (Print)&amp;#xD;0093-7754 (Linking)&lt;/isbn&gt;&lt;accession-num&gt;12516034&lt;/accession-num&gt;&lt;urls&gt;&lt;related-urls&gt;&lt;url&gt;http://www.ncbi.nlm.nih.gov/pubmed/12516034&lt;/url&gt;&lt;/related-urls&gt;&lt;/urls&gt;&lt;electronic-resource-num&gt;10.1053/sonc.2002.37263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CD138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y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1971, angiogenesis was proposed as a t</w:t>
      </w:r>
      <w:r w:rsidR="00E352D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he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peutic target for cancer treatment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Folkman&lt;/Author&gt;&lt;Year&gt;1971&lt;/Year&gt;&lt;RecNum&gt;113&lt;/RecNum&gt;&lt;DisplayText&gt;(4)&lt;/DisplayText&gt;&lt;record&gt;&lt;rec-number&gt;113&lt;/rec-number&gt;&lt;foreign-keys&gt;&lt;key app="EN" db-id="52pvv5vprrwwfreppzf5vwxqw9vwzvde5etv" timestamp="0"&gt;113&lt;/key&gt;&lt;/foreign-keys&gt;&lt;ref-type name="Journal Article"&gt;17&lt;/ref-type&gt;&lt;contributors&gt;&lt;authors&gt;&lt;author&gt;Folkman, J.&lt;/author&gt;&lt;/authors&gt;&lt;/contributors&gt;&lt;titles&gt;&lt;title&gt;Tumor angiogenesis: therapeutic implications&lt;/title&gt;&lt;secondary-title&gt;N Engl J Med&lt;/secondary-title&gt;&lt;alt-title&gt;The New England journal of medicine&lt;/alt-title&gt;&lt;/titles&gt;&lt;pages&gt;1182-6&lt;/pages&gt;&lt;volume&gt;285&lt;/volume&gt;&lt;number&gt;21&lt;/number&gt;&lt;keywords&gt;&lt;keyword&gt;Animals&lt;/keyword&gt;&lt;keyword&gt;Antibody Formation&lt;/keyword&gt;&lt;keyword&gt;Capillaries/*growth &amp;amp; development&lt;/keyword&gt;&lt;keyword&gt;Epithelial Cells&lt;/keyword&gt;&lt;keyword&gt;Epithelium/analysis/metabolism&lt;/keyword&gt;&lt;keyword&gt;Guinea Pigs&lt;/keyword&gt;&lt;keyword&gt;Humans&lt;/keyword&gt;&lt;keyword&gt;Mice&lt;/keyword&gt;&lt;keyword&gt;Mitosis&lt;/keyword&gt;&lt;keyword&gt;Neoplasm Metastasis&lt;/keyword&gt;&lt;keyword&gt;Neoplasm Transplantation&lt;/keyword&gt;&lt;keyword&gt;Neoplasms/immunology/*pathology/*therapy&lt;/keyword&gt;&lt;keyword&gt;Neoplasms, Experimental/metabolism&lt;/keyword&gt;&lt;keyword&gt;Transplantation, Homologous&lt;/keyword&gt;&lt;/keywords&gt;&lt;dates&gt;&lt;year&gt;1971&lt;/year&gt;&lt;pub-dates&gt;&lt;date&gt;Nov 18&lt;/date&gt;&lt;/pub-dates&gt;&lt;/dates&gt;&lt;isbn&gt;0028-4793 (Print)&amp;#xD;0028-4793 (Linking)&lt;/isbn&gt;&lt;accession-num&gt;4938153&lt;/accession-num&gt;&lt;urls&gt;&lt;related-urls&gt;&lt;url&gt;http://www.ncbi.nlm.nih.gov/pubmed/4938153&lt;/url&gt;&lt;/related-urls&gt;&lt;/urls&gt;&lt;electronic-resource-num&gt;10.1056/NEJM197111182852108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4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This was followed by avid research and development of anti-angiogenic drugs</w:t>
      </w:r>
      <w:r w:rsidR="004B34F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uch as the anti-VEGF antibody bevacizumab</w:t>
      </w:r>
      <w:r w:rsidR="006B321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Yang&lt;/Author&gt;&lt;Year&gt;2017&lt;/Year&gt;&lt;RecNum&gt;291&lt;/RecNum&gt;&lt;DisplayText&gt;(5)&lt;/DisplayText&gt;&lt;record&gt;&lt;rec-number&gt;291&lt;/rec-number&gt;&lt;foreign-keys&gt;&lt;key app="EN" db-id="52pvv5vprrwwfreppzf5vwxqw9vwzvde5etv" timestamp="1506340188"&gt;291&lt;/key&gt;&lt;/foreign-keys&gt;&lt;ref-type name="Journal Article"&gt;17&lt;/ref-type&gt;&lt;contributors&gt;&lt;authors&gt;&lt;author&gt;Yang, W.H. &lt;/author&gt;&lt;author&gt;Xu, J. &lt;/author&gt;&lt;author&gt;Mu, J.B.&lt;/author&gt;&lt;author&gt;Xie, J. &lt;/author&gt;&lt;/authors&gt;&lt;/contributors&gt;&lt;titles&gt;&lt;title&gt;Revision of the concept of anti-angiogenesis and its applications in tumor treatment&lt;/title&gt;&lt;secondary-title&gt;Chronic Diseases and Translational Medicine&lt;/secondary-title&gt;&lt;/titles&gt;&lt;periodical&gt;&lt;full-title&gt;Chronic Diseases and Translational Medicine&lt;/full-title&gt;&lt;/periodical&gt;&lt;pages&gt;33-40&lt;/pages&gt;&lt;volume&gt;3&lt;/volume&gt;&lt;number&gt;1&lt;/number&gt;&lt;edition&gt;8 March 2017&lt;/edition&gt;&lt;dates&gt;&lt;year&gt;2017&lt;/year&gt;&lt;pub-dates&gt;&lt;date&gt;25 March 2017&lt;/date&gt;&lt;/pub-dates&gt;&lt;/dates&gt;&lt;urls&gt;&lt;/urls&gt;&lt;electronic-resource-num&gt;https://doi.org/10.1016/j.cdtm.2017.01.002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5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However, </w:t>
      </w:r>
      <w:r w:rsidR="002A503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variable response rates,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herent or acquired resistance and enhanced cancer aggressiveness during treatment have complicated the</w:t>
      </w:r>
      <w:r w:rsidR="002A503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linical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use of such drugs</w:t>
      </w:r>
      <w:r w:rsidR="001C0FA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Shojaei&lt;/Author&gt;&lt;Year&gt;2012&lt;/Year&gt;&lt;RecNum&gt;277&lt;/RecNum&gt;&lt;DisplayText&gt;(6)&lt;/DisplayText&gt;&lt;record&gt;&lt;rec-number&gt;277&lt;/rec-number&gt;&lt;foreign-keys&gt;&lt;key app="EN" db-id="52pvv5vprrwwfreppzf5vwxqw9vwzvde5etv" timestamp="1485429594"&gt;277&lt;/key&gt;&lt;/foreign-keys&gt;&lt;ref-type name="Journal Article"&gt;17&lt;/ref-type&gt;&lt;contributors&gt;&lt;authors&gt;&lt;author&gt;Shojaei, F.&lt;/author&gt;&lt;/authors&gt;&lt;/contributors&gt;&lt;auth-address&gt;Oncology Research Unit, Pfizer La Jolla, CA 92121, United States. Farbod.shojaei@pfizer.com&lt;/auth-address&gt;&lt;titles&gt;&lt;title&gt;Anti-angiogenesis therapy in cancer: current challenges and future perspectives&lt;/title&gt;&lt;secondary-title&gt;Cancer Lett&lt;/secondary-title&gt;&lt;/titles&gt;&lt;periodical&gt;&lt;full-title&gt;Cancer Lett&lt;/full-title&gt;&lt;/periodical&gt;&lt;pages&gt;130-7&lt;/pages&gt;&lt;volume&gt;320&lt;/volume&gt;&lt;number&gt;2&lt;/number&gt;&lt;keywords&gt;&lt;keyword&gt;Angiogenesis Inhibitors/adverse effects/*therapeutic use&lt;/keyword&gt;&lt;keyword&gt;Biomarkers, Tumor/metabolism&lt;/keyword&gt;&lt;keyword&gt;Drug Resistance, Neoplasm&lt;/keyword&gt;&lt;keyword&gt;Humans&lt;/keyword&gt;&lt;keyword&gt;Neoplasm Metastasis&lt;/keyword&gt;&lt;keyword&gt;Neoplasms/*drug therapy/pathology&lt;/keyword&gt;&lt;keyword&gt;Polymorphism, Single Nucleotide&lt;/keyword&gt;&lt;keyword&gt;Stromal Cells/physiology&lt;/keyword&gt;&lt;keyword&gt;Vascular Endothelial Growth Factor A/antagonists &amp;amp; inhibitors/blood/genetics&lt;/keyword&gt;&lt;/keywords&gt;&lt;dates&gt;&lt;year&gt;2012&lt;/year&gt;&lt;pub-dates&gt;&lt;date&gt;Jul 28&lt;/date&gt;&lt;/pub-dates&gt;&lt;/dates&gt;&lt;isbn&gt;1872-7980 (Electronic)&amp;#xD;0304-3835 (Linking)&lt;/isbn&gt;&lt;accession-num&gt;22425960&lt;/accession-num&gt;&lt;urls&gt;&lt;related-urls&gt;&lt;url&gt;https://www.ncbi.nlm.nih.gov/pubmed/22425960&lt;/url&gt;&lt;/related-urls&gt;&lt;/urls&gt;&lt;electronic-resource-num&gt;10.1016/j.canlet.2012.03.008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6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E450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  <w:r w:rsidR="001C0FA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E450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e underlying mechanisms of heterogeneous treatment response and resistance remain poorly understood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ZXJnZXJzPC9BdXRob3I+PFllYXI+MjAwODwvWWVhcj48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ZXJnZXJzPC9BdXRob3I+PFllYXI+MjAwODwvWWVhcj48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7,8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Validated biomarkers for </w:t>
      </w:r>
      <w:r w:rsidR="002E450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predicting,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haracterizing and monitoring treatment response are therefore still needed</w:t>
      </w:r>
      <w:r w:rsidR="0047051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WYXN1ZGV2PC9BdXRob3I+PFllYXI+MjAxNDwvWWVhcj48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WYXN1ZGV2PC9BdXRob3I+PFllYXI+MjAxNDwvWWVhcj48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8,9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FD35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</w:p>
    <w:p w14:paraId="1A2CFD62" w14:textId="77777777" w:rsidR="00E41D5D" w:rsidRPr="00AD001A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0F1AA70C" w14:textId="10A7ED0E" w:rsidR="00E41D5D" w:rsidRPr="00AD001A" w:rsidRDefault="002A5031" w:rsidP="008D1B4C">
      <w:pPr>
        <w:spacing w:after="0" w:line="480" w:lineRule="auto"/>
        <w:jc w:val="both"/>
        <w:outlineLvl w:val="0"/>
        <w:rPr>
          <w:rFonts w:ascii="Times" w:hAnsi="Times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 parallel with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 development of vascular targeting </w:t>
      </w:r>
      <w:r w:rsidR="001509B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drugs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000DD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agnetic resonance imaging (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RI</w:t>
      </w:r>
      <w:r w:rsidR="00000DD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methods have been developed </w:t>
      </w:r>
      <w:r w:rsidR="002E450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d used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or treatment monitoring. Dynamic contrast-enhanced (DCE)</w:t>
      </w:r>
      <w:r w:rsidR="002014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RI using </w:t>
      </w:r>
      <w:r w:rsidR="00CC4B0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dolinium (</w:t>
      </w:r>
      <w:proofErr w:type="spellStart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</w:t>
      </w:r>
      <w:r w:rsidR="004E2F3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ased contrast agents is used </w:t>
      </w:r>
      <w:r w:rsidR="0080267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linically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o </w:t>
      </w:r>
      <w:r w:rsidR="002014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detect and characterize </w:t>
      </w:r>
      <w:r w:rsidR="0080267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olid tumors</w:t>
      </w:r>
      <w:r w:rsidR="00C0375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014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d </w:t>
      </w:r>
      <w:r w:rsidR="00C0375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o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ssess </w:t>
      </w:r>
      <w:r w:rsidR="002014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hanges in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vascular function during </w:t>
      </w:r>
      <w:r w:rsidR="0080267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linical trials of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ti-angiogenic treatment</w:t>
      </w:r>
      <w:r w:rsidR="0080267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A </w:t>
      </w:r>
      <w:r w:rsidR="00E356F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ommonly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eported parameter derived from DCE-MRI is the volume transfer constant between plasma and the extracellular extravascular space (</w:t>
      </w:r>
      <w:proofErr w:type="spellStart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K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trans</w:t>
      </w:r>
      <w:proofErr w:type="spellEnd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), which </w:t>
      </w:r>
      <w:r w:rsidR="00B95AF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as potential for being a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predictive </w:t>
      </w:r>
      <w:r w:rsidR="00B95AF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iomarker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O&amp;apos;Connor&lt;/Author&gt;&lt;Year&gt;2012&lt;/Year&gt;&lt;RecNum&gt;280&lt;/RecNum&gt;&lt;DisplayText&gt;(9)&lt;/DisplayText&gt;&lt;record&gt;&lt;rec-number&gt;280&lt;/rec-number&gt;&lt;foreign-keys&gt;&lt;key app="EN" db-id="52pvv5vprrwwfreppzf5vwxqw9vwzvde5etv" timestamp="1485518338"&gt;280&lt;/key&gt;&lt;/foreign-keys&gt;&lt;ref-type name="Journal Article"&gt;17&lt;/ref-type&gt;&lt;contributors&gt;&lt;authors&gt;&lt;author&gt;O&amp;apos;Connor, J. P. B.&lt;/author&gt;&lt;author&gt;Jayson, G. C.&lt;/author&gt;&lt;/authors&gt;&lt;/contributors&gt;&lt;auth-address&gt;Univ Manchester, Ctr Imaging Sci, Paterson Inst Canc Res, Manchester M13 9PT, Lancs, England&amp;#xD;Univ Manchester, Translat Angiogenesis Grp, Paterson Inst Canc Res, Manchester M13 9PT, Lancs, England&amp;#xD;Christie Hosp, Canc Res UK Dept Med Oncol, Manchester, Lancs, England&lt;/auth-address&gt;&lt;titles&gt;&lt;title&gt;Do Imaging Biomarkers Relate to Outcome in Patients Treated with VEGF Inhibitors?&lt;/title&gt;&lt;secondary-title&gt;Clinical Cancer Research&lt;/secondary-title&gt;&lt;alt-title&gt;Clin Cancer Res&lt;/alt-title&gt;&lt;/titles&gt;&lt;alt-periodical&gt;&lt;full-title&gt;Clin Cancer Res&lt;/full-title&gt;&lt;/alt-periodical&gt;&lt;pages&gt;6588-6598&lt;/pages&gt;&lt;volume&gt;18&lt;/volume&gt;&lt;number&gt;24&lt;/number&gt;&lt;keywords&gt;&lt;keyword&gt;renal-cell carcinoma&lt;/keyword&gt;&lt;keyword&gt;endothelial growth-factor&lt;/keyword&gt;&lt;keyword&gt;advanced hepatocellular-carcinoma&lt;/keyword&gt;&lt;keyword&gt;contrast-enhanced mri&lt;/keyword&gt;&lt;keyword&gt;colorectal liver metastases&lt;/keyword&gt;&lt;keyword&gt;progression-free survival&lt;/keyword&gt;&lt;keyword&gt;cerebral blood-volume&lt;/keyword&gt;&lt;keyword&gt;antiangiogenic therapy&lt;/keyword&gt;&lt;keyword&gt;computed-tomography&lt;/keyword&gt;&lt;keyword&gt;dce-mri&lt;/keyword&gt;&lt;/keywords&gt;&lt;dates&gt;&lt;year&gt;2012&lt;/year&gt;&lt;pub-dates&gt;&lt;date&gt;Dec 15&lt;/date&gt;&lt;/pub-dates&gt;&lt;/dates&gt;&lt;isbn&gt;1078-0432&lt;/isbn&gt;&lt;accession-num&gt;WOS:000312580600004&lt;/accession-num&gt;&lt;urls&gt;&lt;related-urls&gt;&lt;url&gt;&amp;lt;Go to ISI&amp;gt;://WOS:000312580600004&lt;/url&gt;&lt;/related-urls&gt;&lt;/urls&gt;&lt;electronic-resource-num&gt;10.1158/1078-0432.Ccr-12-1501&lt;/electronic-resource-num&gt;&lt;language&gt;English&lt;/language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9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491F2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491F22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However,</w:t>
      </w:r>
      <w:r w:rsidR="001438F9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when using low molecular weight </w:t>
      </w:r>
      <w:r w:rsidR="002F415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contrast age</w:t>
      </w:r>
      <w:r w:rsidR="00E26765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n</w:t>
      </w:r>
      <w:r w:rsidR="002F415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</w:t>
      </w:r>
      <w:r w:rsidR="00E26765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,</w:t>
      </w:r>
      <w:r w:rsidR="00A635C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</w:t>
      </w:r>
      <w:r w:rsidR="001438F9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his</w:t>
      </w:r>
      <w:r w:rsidR="00491F22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is a composite parameter </w:t>
      </w:r>
      <w:r w:rsidR="00271B81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hat depends on</w:t>
      </w:r>
      <w:r w:rsidR="00491F22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blood flow, capillary permeability and capillary </w:t>
      </w:r>
      <w:r w:rsidR="00491F22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>surface area</w:t>
      </w:r>
      <w:r w:rsidR="001C6A3A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 xml:space="preserve">. </w:t>
      </w:r>
      <w:r w:rsidR="00E13DCC" w:rsidRPr="00AD001A">
        <w:rPr>
          <w:rFonts w:ascii="Times" w:hAnsi="Times"/>
          <w:sz w:val="24"/>
          <w:szCs w:val="24"/>
          <w:lang w:val="en-US"/>
        </w:rPr>
        <w:t xml:space="preserve">All </w:t>
      </w:r>
      <w:proofErr w:type="spellStart"/>
      <w:r w:rsidR="00373536" w:rsidRPr="00AD001A">
        <w:rPr>
          <w:rFonts w:ascii="Times" w:hAnsi="Times"/>
          <w:sz w:val="24"/>
          <w:szCs w:val="24"/>
          <w:lang w:val="en-US"/>
        </w:rPr>
        <w:t>Gd</w:t>
      </w:r>
      <w:proofErr w:type="spellEnd"/>
      <w:r w:rsidR="00373536" w:rsidRPr="00AD001A">
        <w:rPr>
          <w:rFonts w:ascii="Times" w:hAnsi="Times"/>
          <w:sz w:val="24"/>
          <w:szCs w:val="24"/>
          <w:lang w:val="en-US"/>
        </w:rPr>
        <w:t>-</w:t>
      </w:r>
      <w:r w:rsidR="00E41D5D" w:rsidRPr="00AD001A">
        <w:rPr>
          <w:rFonts w:ascii="Times" w:hAnsi="Times"/>
          <w:sz w:val="24"/>
          <w:szCs w:val="24"/>
          <w:lang w:val="en-US"/>
        </w:rPr>
        <w:t>based contrast agents approved for clinical use</w:t>
      </w:r>
      <w:r w:rsidR="00E13DCC" w:rsidRPr="00AD001A">
        <w:rPr>
          <w:rFonts w:ascii="Times" w:hAnsi="Times"/>
          <w:sz w:val="24"/>
          <w:szCs w:val="24"/>
          <w:lang w:val="en-US"/>
        </w:rPr>
        <w:t xml:space="preserve"> have </w:t>
      </w:r>
      <w:r w:rsidR="00740AB9" w:rsidRPr="00AD001A">
        <w:rPr>
          <w:rFonts w:ascii="Times" w:hAnsi="Times"/>
          <w:sz w:val="24"/>
          <w:szCs w:val="24"/>
          <w:lang w:val="en-US"/>
        </w:rPr>
        <w:t xml:space="preserve">a </w:t>
      </w:r>
      <w:r w:rsidR="00E13DCC" w:rsidRPr="00AD001A">
        <w:rPr>
          <w:rFonts w:ascii="Times" w:hAnsi="Times"/>
          <w:sz w:val="24"/>
          <w:szCs w:val="24"/>
          <w:lang w:val="en-US"/>
        </w:rPr>
        <w:t xml:space="preserve">molecular weight below 1 </w:t>
      </w:r>
      <w:proofErr w:type="spellStart"/>
      <w:r w:rsidR="00E13DCC" w:rsidRPr="00AD001A">
        <w:rPr>
          <w:rFonts w:ascii="Times" w:hAnsi="Times"/>
          <w:sz w:val="24"/>
          <w:szCs w:val="24"/>
          <w:lang w:val="en-US"/>
        </w:rPr>
        <w:t>kD</w:t>
      </w:r>
      <w:proofErr w:type="spellEnd"/>
      <w:r w:rsidR="007B51F5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 xml:space="preserve"> </w:t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TwvQXV0aG9yPjxZZWFyPjIwMTc8L1llYXI+PFJlY051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</w:fldData>
        </w:fldChar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TwvQXV0aG9yPjxZZWFyPjIwMTc8L1llYXI+PFJlY051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</w:fldData>
        </w:fldChar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fldChar w:fldCharType="end"/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fldChar w:fldCharType="separate"/>
      </w:r>
      <w:r w:rsidR="002F4BB8">
        <w:rPr>
          <w:rFonts w:ascii="Times" w:hAnsi="Times" w:cs="Times New Roman"/>
          <w:iCs/>
          <w:noProof/>
          <w:color w:val="000000" w:themeColor="text1"/>
          <w:sz w:val="24"/>
          <w:szCs w:val="24"/>
          <w:lang w:val="en-US"/>
        </w:rPr>
        <w:t>(10)</w:t>
      </w:r>
      <w:r w:rsidR="002F4BB8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fldChar w:fldCharType="end"/>
      </w:r>
      <w:r w:rsidR="009A0337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>, which makes</w:t>
      </w:r>
      <w:r w:rsidR="005F0E4A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 xml:space="preserve"> it difficult to translate </w:t>
      </w:r>
      <w:proofErr w:type="spellStart"/>
      <w:r w:rsidR="005F0E4A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>K</w:t>
      </w:r>
      <w:r w:rsidR="005F0E4A" w:rsidRPr="00AD001A">
        <w:rPr>
          <w:rFonts w:ascii="Times" w:hAnsi="Times" w:cs="Times New Roman"/>
          <w:iCs/>
          <w:color w:val="000000" w:themeColor="text1"/>
          <w:sz w:val="24"/>
          <w:szCs w:val="24"/>
          <w:vertAlign w:val="superscript"/>
          <w:lang w:val="en-US"/>
        </w:rPr>
        <w:t>trans</w:t>
      </w:r>
      <w:proofErr w:type="spellEnd"/>
      <w:r w:rsidR="005F0E4A" w:rsidRPr="00AD001A">
        <w:rPr>
          <w:rFonts w:ascii="Times" w:hAnsi="Times" w:cs="Times New Roman"/>
          <w:iCs/>
          <w:color w:val="000000" w:themeColor="text1"/>
          <w:sz w:val="24"/>
          <w:szCs w:val="24"/>
          <w:lang w:val="en-US"/>
        </w:rPr>
        <w:t xml:space="preserve"> into morphological or functional information.</w:t>
      </w:r>
      <w:r w:rsidR="00E41D5D" w:rsidRPr="00AD001A">
        <w:rPr>
          <w:rFonts w:ascii="Times" w:hAnsi="Times"/>
          <w:sz w:val="24"/>
          <w:szCs w:val="24"/>
          <w:lang w:val="en-US"/>
        </w:rPr>
        <w:t xml:space="preserve"> </w:t>
      </w:r>
    </w:p>
    <w:p w14:paraId="0C873E8B" w14:textId="77777777" w:rsidR="00E41D5D" w:rsidRPr="00AD001A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584CB46E" w14:textId="12512057" w:rsidR="00F16E91" w:rsidRPr="00AD001A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other MRI method for characterizing tumor blood vessels is </w:t>
      </w:r>
      <w:r w:rsidR="00C11B7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teady-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ate susceptibility contrast </w:t>
      </w:r>
      <w:r w:rsidR="00F16E9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(SSC)</w:t>
      </w:r>
      <w:r w:rsidR="002014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RI</w:t>
      </w:r>
      <w:r w:rsidR="00E823F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commonly referred to as vessel size imaging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Here,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ultrasmall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lastRenderedPageBreak/>
        <w:t>superparamagnetic iron oxide (USPIO) nanoparticles</w:t>
      </w:r>
      <w:r w:rsidR="0074526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E56E2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pproximately 20 nm or less in diameter</w:t>
      </w:r>
      <w:r w:rsidR="0047051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Zhao&lt;/Author&gt;&lt;Year&gt;2014&lt;/Year&gt;&lt;RecNum&gt;289&lt;/RecNum&gt;&lt;DisplayText&gt;(11)&lt;/DisplayText&gt;&lt;record&gt;&lt;rec-number&gt;289&lt;/rec-number&gt;&lt;foreign-keys&gt;&lt;key app="EN" db-id="52pvv5vprrwwfreppzf5vwxqw9vwzvde5etv" timestamp="1502977161"&gt;289&lt;/key&gt;&lt;/foreign-keys&gt;&lt;ref-type name="Journal Article"&gt;17&lt;/ref-type&gt;&lt;contributors&gt;&lt;authors&gt;&lt;author&gt;Zhao, X.&lt;/author&gt;&lt;author&gt;Zhao, H.&lt;/author&gt;&lt;author&gt;Chen, Z.&lt;/author&gt;&lt;author&gt;Lan, M.&lt;/author&gt;&lt;/authors&gt;&lt;/contributors&gt;&lt;titles&gt;&lt;title&gt;Ultrasmall superparamagnetic iron oxide nanoparticles for magnetic resonance imaging contrast agent&lt;/title&gt;&lt;secondary-title&gt;J Nanosci Nanotechnol&lt;/secondary-title&gt;&lt;/titles&gt;&lt;periodical&gt;&lt;full-title&gt;J Nanosci Nanotechnol&lt;/full-title&gt;&lt;/periodical&gt;&lt;pages&gt;210-20&lt;/pages&gt;&lt;volume&gt;14&lt;/volume&gt;&lt;number&gt;1&lt;/number&gt;&lt;keywords&gt;&lt;keyword&gt;Animals&lt;/keyword&gt;&lt;keyword&gt;Contrast Media/*chemical synthesis&lt;/keyword&gt;&lt;keyword&gt;Dextrans/chemistry/*ultrastructure&lt;/keyword&gt;&lt;keyword&gt;Humans&lt;/keyword&gt;&lt;keyword&gt;Image Enhancement/*methods&lt;/keyword&gt;&lt;keyword&gt;Magnetic Resonance Imaging/*methods&lt;/keyword&gt;&lt;keyword&gt;Magnetite Nanoparticles/chemistry/*ultrastructure&lt;/keyword&gt;&lt;keyword&gt;Molecular Imaging/*methods&lt;/keyword&gt;&lt;keyword&gt;Particle Size&lt;/keyword&gt;&lt;/keywords&gt;&lt;dates&gt;&lt;year&gt;2014&lt;/year&gt;&lt;pub-dates&gt;&lt;date&gt;Jan&lt;/date&gt;&lt;/pub-dates&gt;&lt;/dates&gt;&lt;isbn&gt;1533-4880 (Print)&amp;#xD;1533-4880 (Linking)&lt;/isbn&gt;&lt;accession-num&gt;24730260&lt;/accession-num&gt;&lt;urls&gt;&lt;related-urls&gt;&lt;url&gt;https://www.ncbi.nlm.nih.gov/pubmed/24730260&lt;/url&gt;&lt;/related-urls&gt;&lt;/urls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1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C24E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re used as blood pool contrast agents. Characteristics of vascular morphology such as blood volume, vessel size and vessel density can be derived from the changes in</w:t>
      </w:r>
      <w:r w:rsidR="001F617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6C1AF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</w:t>
      </w:r>
      <w:r w:rsidR="001F617A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1F617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</w:t>
      </w:r>
      <w:r w:rsidR="006C1AF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</w:t>
      </w:r>
      <w:r w:rsidR="001F617A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1F617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*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relaxation </w:t>
      </w:r>
      <w:r w:rsidR="00C35FF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ates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upon USPIO injection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b3hlcm1hbjwvQXV0aG9yPjxZZWFyPjE5OTU8L1llYXI+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b3hlcm1hbjwvQXV0aG9yPjxZZWFyPjE5OTU8L1llYXI+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2-14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</w:p>
    <w:p w14:paraId="55BEB2A6" w14:textId="5EC73F6A" w:rsidR="00F16E91" w:rsidRPr="00AD001A" w:rsidRDefault="00F16E91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SC-MRI has mostly been used in preclinical studies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Tropres&lt;/Author&gt;&lt;Year&gt;2014&lt;/Year&gt;&lt;RecNum&gt;227&lt;/RecNum&gt;&lt;DisplayText&gt;(15)&lt;/DisplayText&gt;&lt;record&gt;&lt;rec-number&gt;227&lt;/rec-number&gt;&lt;foreign-keys&gt;&lt;key app="EN" db-id="52pvv5vprrwwfreppzf5vwxqw9vwzvde5etv" timestamp="0"&gt;227&lt;/key&gt;&lt;/foreign-keys&gt;&lt;ref-type name="Journal Article"&gt;17&lt;/ref-type&gt;&lt;contributors&gt;&lt;authors&gt;&lt;author&gt;Tropres, I.&lt;/author&gt;&lt;author&gt;Pannetier, N.&lt;/author&gt;&lt;author&gt;Grand, S.&lt;/author&gt;&lt;author&gt;Lemasson, B.&lt;/author&gt;&lt;author&gt;Moisan, A.&lt;/author&gt;&lt;author&gt;Peoc&amp;apos;h, M.&lt;/author&gt;&lt;author&gt;Remy, C.&lt;/author&gt;&lt;author&gt;Barbier, E. L.&lt;/author&gt;&lt;/authors&gt;&lt;/contributors&gt;&lt;auth-address&gt;IRMaGe, Universite Grenoble Alpes, Grenoble, France; UMS 3552, CNRS, Grenoble, France; US 017, INSERM, Grenoble, France; IRMaGe, Hopital Michallon, Centre Hospitalier Universitaire de Grenoble, Grenoble, France; Universite Joseph Fourier, Grenoble Institut des Neurosciences, Grenoble, France; INSERM, U836, Grenoble, France.&lt;/auth-address&gt;&lt;titles&gt;&lt;title&gt;Imaging the microvessel caliber and density: Principles and applications of microvascular MRI&lt;/title&gt;&lt;secondary-title&gt;Magn Reson Med&lt;/secondary-title&gt;&lt;alt-title&gt;Magnetic resonance in medicine : official journal of the Society of Magnetic Resonance in Medicine / Society of Magnetic Resonance in Medicine&lt;/alt-title&gt;&lt;/titles&gt;&lt;periodical&gt;&lt;full-title&gt;Magn Reson Med&lt;/full-title&gt;&lt;/periodical&gt;&lt;dates&gt;&lt;year&gt;2014&lt;/year&gt;&lt;pub-dates&gt;&lt;date&gt;Aug 28&lt;/date&gt;&lt;/pub-dates&gt;&lt;/dates&gt;&lt;isbn&gt;1522-2594 (Electronic)&amp;#xD;0740-3194 (Linking)&lt;/isbn&gt;&lt;accession-num&gt;25168292&lt;/accession-num&gt;&lt;urls&gt;&lt;related-urls&gt;&lt;url&gt;http://www.ncbi.nlm.nih.gov/pubmed/25168292&lt;/url&gt;&lt;/related-urls&gt;&lt;/urls&gt;&lt;electronic-resource-num&gt;10.1002/mrm.25396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5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In patients, </w:t>
      </w:r>
      <w:r w:rsidR="009F16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SC-MRI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s </w:t>
      </w:r>
      <w:r w:rsidR="00DB004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ostly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een limited to the brain, and only recently, a </w:t>
      </w:r>
      <w:r w:rsidR="00C24D3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linical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udy was conducted confirming the feasibility of </w:t>
      </w:r>
      <w:r w:rsidR="00DB004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pplying </w:t>
      </w:r>
      <w:r w:rsidR="008D038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SC-MRI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outside the brain</w:t>
      </w:r>
      <w:r w:rsidR="007E0752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GcmVkcmlja3NvbjwvQXV0aG9yPjxZZWFyPjIwMTc8L1ll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GcmVkcmlja3NvbjwvQXV0aG9yPjxZZWFyPjIwMTc8L1ll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6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  <w:r w:rsidR="009B3DB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 rare</w:t>
      </w:r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linical</w:t>
      </w:r>
      <w:r w:rsidR="009B3DB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use of SSC-MRI may be attribut</w:t>
      </w:r>
      <w:r w:rsidR="00FA75F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ed</w:t>
      </w:r>
      <w:r w:rsidR="009B3DB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</w:t>
      </w:r>
      <w:r w:rsidR="00B527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unfamiliarity of the method and to the lack of clinically approved iron oxide contrast agents. </w:t>
      </w:r>
      <w:r w:rsidR="008D226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</w:t>
      </w:r>
      <w:r w:rsidR="00B95AF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he latter</w:t>
      </w:r>
      <w:r w:rsidR="008D226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s led to the of</w:t>
      </w:r>
      <w:r w:rsidR="004879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-label use of </w:t>
      </w:r>
      <w:proofErr w:type="spellStart"/>
      <w:r w:rsidR="005A339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ytol</w:t>
      </w:r>
      <w:proofErr w:type="spellEnd"/>
      <w:r w:rsidR="00F90C7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which</w:t>
      </w:r>
      <w:r w:rsidR="004879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s </w:t>
      </w:r>
      <w:r w:rsidR="00054D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dicated for</w:t>
      </w:r>
      <w:r w:rsidR="00C6710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reating</w:t>
      </w:r>
      <w:r w:rsidR="00054D3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ron deficiency </w:t>
      </w:r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</w:t>
      </w:r>
      <w:r w:rsidR="004879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emia</w:t>
      </w:r>
      <w:r w:rsidR="00C1482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WYXNhbmF3YWxhPC9BdXRob3I+PFllYXI+MjAxNjwvWWVh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WYXNhbmF3YWxhPC9BdXRob3I+PFllYXI+MjAxNjwvWWVh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7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4879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402B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other deterrent to widespread clinical use of iron oxide contrast agents may be the</w:t>
      </w:r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r</w:t>
      </w:r>
      <w:r w:rsidR="00402B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trong </w:t>
      </w:r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ransverse </w:t>
      </w:r>
      <w:proofErr w:type="spellStart"/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elaxivity</w:t>
      </w:r>
      <w:proofErr w:type="spellEnd"/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r</w:t>
      </w:r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A039E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</w:t>
      </w:r>
      <w:r w:rsidR="00765BB5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which results in signal loss in many imaging sequences. Because of this, iron oxides have been </w:t>
      </w:r>
      <w:r w:rsidR="00011F2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enerally</w:t>
      </w:r>
      <w:r w:rsidR="00765BB5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ought of and used as negative contrast agents.</w:t>
      </w:r>
      <w:r w:rsidR="00402B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410AC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Nevertheless, there is considerable interest in developing </w:t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new applications for USPIO contrast agents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JdHRyaWNoPC9BdXRob3I+PFllYXI+MjAxMzwvWWVhcj48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JdHRyaWNoPC9BdXRob3I+PFllYXI+MjAxMzwvWWVhcj48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18-20)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USPIOs can potentially provide information about tumor vasculature and microenvironment that is complementary to that of low-molecular </w:t>
      </w:r>
      <w:r w:rsidR="003D2FA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weight </w:t>
      </w:r>
      <w:proofErr w:type="spellStart"/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based contrast agents. In addition, the adverse effect profile</w:t>
      </w:r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f USPIOs</w:t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s </w:t>
      </w:r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generally </w:t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different</w:t>
      </w:r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an </w:t>
      </w:r>
      <w:r w:rsidR="00E7574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at of </w:t>
      </w:r>
      <w:proofErr w:type="spellStart"/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="00412F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helates,</w:t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USPIOs may therefore represent an alternative to </w:t>
      </w:r>
      <w:proofErr w:type="spellStart"/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based agents</w:t>
      </w:r>
      <w:r w:rsidR="003D2FA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="00720A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for example in patients with severely reduced renal function.</w:t>
      </w:r>
    </w:p>
    <w:p w14:paraId="53C39051" w14:textId="77777777" w:rsidR="00E7574F" w:rsidRPr="00AD001A" w:rsidRDefault="00E7574F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73537FC3" w14:textId="04EBAD59" w:rsidR="00E41D5D" w:rsidRPr="00AD001A" w:rsidRDefault="00F90C77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 this study</w:t>
      </w:r>
      <w:r w:rsidR="0068714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e used the USPIO GEH121333 </w:t>
      </w:r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(GE Healthcare</w:t>
      </w:r>
      <w:r w:rsidR="009714F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S, Oslo, Norway</w:t>
      </w:r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), which has so far only been used </w:t>
      </w:r>
      <w:proofErr w:type="spellStart"/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preclinically</w:t>
      </w:r>
      <w:proofErr w:type="spellEnd"/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. 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GEH121333 is composed of an Fe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vertAlign w:val="subscript"/>
          <w:lang w:val="en-GB"/>
        </w:rPr>
        <w:t>3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O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vertAlign w:val="subscript"/>
          <w:lang w:val="en-GB"/>
        </w:rPr>
        <w:t>4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core with a </w:t>
      </w:r>
      <w:proofErr w:type="spellStart"/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hydroxyphosphonate</w:t>
      </w:r>
      <w:proofErr w:type="spellEnd"/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-polyethylene glycol (PEG) shell (US patent</w:t>
      </w:r>
      <w:r w:rsidR="00D33D5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s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D33D5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9,205,155 and 9,474,810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)</w:t>
      </w:r>
      <w:r w:rsidR="00011F2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.</w:t>
      </w:r>
      <w:r w:rsidR="00FD1AB1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011F2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It </w:t>
      </w:r>
      <w:r w:rsidR="00FD1AB1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has an average hydrodynamic diameter of 22 nm</w:t>
      </w:r>
      <w:r w:rsidR="00E7574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, 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a l</w:t>
      </w:r>
      <w:r w:rsidR="00313315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onger blood half-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life than </w:t>
      </w:r>
      <w:proofErr w:type="spellStart"/>
      <w:r w:rsidR="005A339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ferumoxytol</w:t>
      </w:r>
      <w:proofErr w:type="spellEnd"/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lastRenderedPageBreak/>
        <w:t xml:space="preserve">and a relatively </w:t>
      </w:r>
      <w:r w:rsidR="002A3FF9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low ratio of r</w:t>
      </w:r>
      <w:r w:rsidR="002A3FF9" w:rsidRPr="00AD001A">
        <w:rPr>
          <w:rFonts w:ascii="Times New Roman" w:hAnsi="Times New Roman"/>
          <w:bCs/>
          <w:sz w:val="24"/>
          <w:szCs w:val="24"/>
          <w:shd w:val="clear" w:color="auto" w:fill="FFFFFF"/>
          <w:vertAlign w:val="subscript"/>
          <w:lang w:val="en-GB"/>
        </w:rPr>
        <w:t>2</w:t>
      </w:r>
      <w:r w:rsidR="002A3FF9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to the </w:t>
      </w:r>
      <w:r w:rsidR="0098224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longitudinal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relaxivity</w:t>
      </w:r>
      <w:proofErr w:type="spellEnd"/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(r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vertAlign w:val="subscript"/>
          <w:lang w:val="en-GB"/>
        </w:rPr>
        <w:t>1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)</w:t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98224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compared to other USPIOs</w:t>
      </w:r>
      <w:r w:rsidR="00011F2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,</w:t>
      </w:r>
      <w:r w:rsidR="00C274C0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making it feasible to generate positive contrast (</w:t>
      </w:r>
      <w:r w:rsidR="003273E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i.e., </w:t>
      </w:r>
      <w:r w:rsidR="00C274C0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signal enhancement)</w:t>
      </w:r>
      <w:r w:rsidR="00011F26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2F4BB8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D32197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D32197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</w:r>
      <w:r w:rsidR="00D32197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fldChar w:fldCharType="end"/>
      </w:r>
      <w:r w:rsidR="002F4BB8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</w:r>
      <w:r w:rsidR="002F4BB8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fldChar w:fldCharType="separate"/>
      </w:r>
      <w:r w:rsidR="00D32197">
        <w:rPr>
          <w:rFonts w:ascii="Times New Roman" w:hAnsi="Times New Roman"/>
          <w:bCs/>
          <w:noProof/>
          <w:sz w:val="24"/>
          <w:szCs w:val="24"/>
          <w:shd w:val="clear" w:color="auto" w:fill="FFFFFF"/>
          <w:lang w:val="en-GB"/>
        </w:rPr>
        <w:t>(20)</w:t>
      </w:r>
      <w:r w:rsidR="002F4BB8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fldChar w:fldCharType="end"/>
      </w:r>
      <w:r w:rsidR="004F1C2F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. </w:t>
      </w:r>
    </w:p>
    <w:p w14:paraId="2653347A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/>
          <w:bCs/>
          <w:sz w:val="24"/>
          <w:szCs w:val="24"/>
          <w:shd w:val="clear" w:color="auto" w:fill="FFFFFF"/>
          <w:lang w:val="en-US"/>
        </w:rPr>
      </w:pPr>
    </w:p>
    <w:p w14:paraId="315ABD26" w14:textId="0CC9FE41" w:rsidR="003627E3" w:rsidRPr="00AD001A" w:rsidRDefault="00B47D3E" w:rsidP="008D1B4C">
      <w:pPr>
        <w:spacing w:after="0" w:line="480" w:lineRule="auto"/>
        <w:jc w:val="both"/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</w:pPr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The aims of this study were to </w:t>
      </w:r>
      <w:r w:rsidR="00400ECA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evaluate the performance</w:t>
      </w:r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of GEH121333 particles as </w:t>
      </w:r>
      <w:r w:rsidR="0098224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an </w:t>
      </w:r>
      <w:r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SSC-MRI contrast ag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ent </w:t>
      </w:r>
      <w:r w:rsidR="00520F9F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in a murine xenograft model, 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and to test whether </w:t>
      </w:r>
      <w:r w:rsidR="005B0C79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their 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T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vertAlign w:val="subscript"/>
          <w:lang w:val="en-GB"/>
        </w:rPr>
        <w:t>1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r w:rsidR="00F2148B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shortening 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properties can </w:t>
      </w:r>
      <w:r w:rsidR="00400ECA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provide additional information about</w:t>
      </w:r>
      <w:r w:rsidR="001F617A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</w:t>
      </w:r>
      <w:proofErr w:type="spellStart"/>
      <w:r w:rsidR="001F617A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>tumor</w:t>
      </w:r>
      <w:proofErr w:type="spellEnd"/>
      <w:r w:rsidR="001F617A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 vasculature</w:t>
      </w:r>
      <w:r w:rsidR="00086B2E" w:rsidRPr="00AD001A">
        <w:rPr>
          <w:rFonts w:ascii="Times New Roman" w:hAnsi="Times New Roman"/>
          <w:bCs/>
          <w:sz w:val="24"/>
          <w:szCs w:val="24"/>
          <w:shd w:val="clear" w:color="auto" w:fill="FFFFFF"/>
          <w:lang w:val="en-GB"/>
        </w:rPr>
        <w:t xml:space="preserve">. </w:t>
      </w:r>
    </w:p>
    <w:p w14:paraId="21BB9A40" w14:textId="77777777" w:rsidR="003240E1" w:rsidRDefault="003240E1" w:rsidP="003240E1">
      <w:pPr>
        <w:spacing w:after="0"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0EA177EA" w14:textId="77777777" w:rsidR="003240E1" w:rsidRDefault="003240E1" w:rsidP="003240E1">
      <w:pPr>
        <w:spacing w:after="0"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3519566D" w14:textId="77777777" w:rsidR="003240E1" w:rsidRDefault="003240E1" w:rsidP="003240E1">
      <w:pPr>
        <w:spacing w:after="0"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40F7C666" w14:textId="6CEC343C" w:rsidR="00E41D5D" w:rsidRPr="003240E1" w:rsidRDefault="0052755E" w:rsidP="003240E1">
      <w:pPr>
        <w:spacing w:after="0"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t>METHODS</w:t>
      </w:r>
    </w:p>
    <w:p w14:paraId="2C1BEB08" w14:textId="77777777" w:rsidR="009904ED" w:rsidRPr="00AD001A" w:rsidRDefault="009904ED" w:rsidP="008D1B4C">
      <w:pPr>
        <w:spacing w:after="0" w:line="480" w:lineRule="auto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2B7C8D4D" w14:textId="24B1B300" w:rsidR="0030437C" w:rsidRPr="006627B0" w:rsidRDefault="000D19FF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</w:pPr>
      <w:proofErr w:type="spellStart"/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Relaxivity</w:t>
      </w:r>
      <w:proofErr w:type="spellEnd"/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 </w:t>
      </w:r>
      <w:r w:rsidR="0052755E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M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easurement</w:t>
      </w:r>
    </w:p>
    <w:p w14:paraId="519D5FB0" w14:textId="75918535" w:rsidR="000D19FF" w:rsidRPr="00AD001A" w:rsidRDefault="000D19FF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relaxivitie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of GEH121333 were measured </w:t>
      </w:r>
      <w:r w:rsidR="001364FB">
        <w:rPr>
          <w:rFonts w:ascii="Times New Roman" w:hAnsi="Times New Roman" w:cs="Times New Roman"/>
          <w:color w:val="231F20"/>
          <w:sz w:val="24"/>
          <w:szCs w:val="24"/>
          <w:lang w:val="en-US"/>
        </w:rPr>
        <w:t>at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7T on a Bruker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Biospec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(Bruker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Biospin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Ettlingen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Germany) with a 72-mm volume resonator for RF transmission and reception. Seven Eppendorf tubes were filled with GEH121333 diluted in saline to concentrations between 0.0014 mg</w:t>
      </w:r>
      <w:r w:rsidR="00DC4B3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Fe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/ml </w:t>
      </w:r>
      <w:r w:rsidR="00950F9F">
        <w:rPr>
          <w:rFonts w:ascii="Times New Roman" w:hAnsi="Times New Roman" w:cs="Times New Roman"/>
          <w:color w:val="231F20"/>
          <w:sz w:val="24"/>
          <w:szCs w:val="24"/>
          <w:lang w:val="en-US"/>
        </w:rPr>
        <w:t>(</w:t>
      </w:r>
      <w:r w:rsidR="0067334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0.025 </w:t>
      </w:r>
      <w:proofErr w:type="spellStart"/>
      <w:r w:rsidR="00950F9F">
        <w:rPr>
          <w:rFonts w:ascii="Times New Roman" w:hAnsi="Times New Roman" w:cs="Times New Roman"/>
          <w:color w:val="231F20"/>
          <w:sz w:val="24"/>
          <w:szCs w:val="24"/>
          <w:lang w:val="en-US"/>
        </w:rPr>
        <w:t>mM</w:t>
      </w:r>
      <w:proofErr w:type="spellEnd"/>
      <w:r w:rsidR="0067334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d 0.14 mg Fe/ml </w:t>
      </w:r>
      <w:r w:rsidR="00673346">
        <w:rPr>
          <w:rFonts w:ascii="Times New Roman" w:hAnsi="Times New Roman" w:cs="Times New Roman"/>
          <w:color w:val="231F20"/>
          <w:sz w:val="24"/>
          <w:szCs w:val="24"/>
          <w:lang w:val="en-US"/>
        </w:rPr>
        <w:t>(= 2.5</w:t>
      </w:r>
      <w:r w:rsidR="0095507F">
        <w:rPr>
          <w:rFonts w:ascii="Times New Roman" w:hAnsi="Times New Roman" w:cs="Times New Roman"/>
          <w:color w:val="231F20"/>
          <w:sz w:val="24"/>
          <w:szCs w:val="24"/>
          <w:lang w:val="en-US"/>
        </w:rPr>
        <w:t>1</w:t>
      </w:r>
      <w:r w:rsidR="0067334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="00DA245A">
        <w:rPr>
          <w:rFonts w:ascii="Times New Roman" w:hAnsi="Times New Roman" w:cs="Times New Roman"/>
          <w:color w:val="231F20"/>
          <w:sz w:val="24"/>
          <w:szCs w:val="24"/>
          <w:lang w:val="en-US"/>
        </w:rPr>
        <w:t>mM</w:t>
      </w:r>
      <w:proofErr w:type="spellEnd"/>
      <w:r w:rsidR="0067334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nd inserted into a water filled phantom holder.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as measured using a rapid acquisition with relaxation enhancement sequence with variable repetition times (RARE-VTR) with an effective echo time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E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ff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= 7.5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repetition time (TR) = 200, 250, 300, 500, 1000, 2000, 5000, 10 000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RARE factor = 2.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as measured using a multi spin echo (MSE) sequence with TE = 7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echo spacing = 7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40 echoes, TR = 3</w:t>
      </w:r>
      <w:r w:rsidR="00976C3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000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="00976C3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s.</w:t>
      </w:r>
      <w:proofErr w:type="spellEnd"/>
      <w:r w:rsidRPr="00CC1608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relaxivitie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ere then computed as the slope of the regression line of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 xml:space="preserve">1,2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vs GEH121333 concentration. </w:t>
      </w:r>
    </w:p>
    <w:p w14:paraId="2C6DFDE2" w14:textId="77777777" w:rsidR="000D19FF" w:rsidRPr="00AD001A" w:rsidRDefault="000D19FF" w:rsidP="008D1B4C">
      <w:pPr>
        <w:spacing w:after="0" w:line="480" w:lineRule="auto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60890BCA" w14:textId="51FD4C31" w:rsidR="00040CF1" w:rsidRPr="006627B0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Tumor </w:t>
      </w:r>
      <w:r w:rsidR="0052755E"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M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odel and </w:t>
      </w:r>
      <w:r w:rsidR="0052755E"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B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evacizumab </w:t>
      </w:r>
      <w:r w:rsidR="0052755E"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T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eatment</w:t>
      </w:r>
    </w:p>
    <w:p w14:paraId="7C8302BB" w14:textId="26526A8A" w:rsidR="00E41D5D" w:rsidRPr="00AD001A" w:rsidRDefault="000D19FF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lastRenderedPageBreak/>
        <w:t xml:space="preserve">An overview of the timeline of the in vivo experiments is presented in </w:t>
      </w:r>
      <w:r w:rsidR="00976C3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igure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1. </w:t>
      </w:r>
      <w:r w:rsidR="00E41D5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ll experimental procedures involving animals were approved by The </w:t>
      </w:r>
      <w:r w:rsidR="007D1CB9">
        <w:rPr>
          <w:rFonts w:ascii="Times New Roman" w:hAnsi="Times New Roman" w:cs="Times New Roman"/>
          <w:color w:val="231F20"/>
          <w:sz w:val="24"/>
          <w:szCs w:val="24"/>
          <w:lang w:val="en-US"/>
        </w:rPr>
        <w:t>National</w:t>
      </w:r>
      <w:r w:rsidR="00BF3470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E41D5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imal Research Authority and carried out according to the European Convention for the Protection of Vertebrates used for Scientific Purposes. </w:t>
      </w:r>
    </w:p>
    <w:p w14:paraId="490CAB4E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human ovarian cancer cell line TOV-21G (ATCC CRL-11730) was purchased directly from ATCC (Manassas, VA, USA). The cells were grown in a 1:1 mixture of Medium 199 (41150;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ibco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Life Technologies, Oslo, Norway) and MCDB 105 Medium (M6395; Sigma-Aldrich, Oslo, Norway) supplemented with 15% fetal bovine serum and 0.05 mg/ml Gentamicin under sterile conditions in 5% CO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95% air at 37°C and used before they reached 20 passages. </w:t>
      </w:r>
    </w:p>
    <w:p w14:paraId="0614B46B" w14:textId="28539E11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Female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thymic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BalbC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nu/nu mice (Taconic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ornbjerg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Ejby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Denmark) were inoculated subcutaneously on the hind limb with 5 × 10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6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V-21G cells in PBS with 1% FBS. After </w:t>
      </w:r>
      <w:r w:rsidR="00E8111A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4-5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eeks post inoculation, when the tumors had reached an average size of 0.34 cm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3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± 0.11 cm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3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the mice were </w:t>
      </w:r>
      <w:r w:rsidR="00C0484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randomized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into treatment and control groups.</w:t>
      </w:r>
    </w:p>
    <w:p w14:paraId="635A219E" w14:textId="036E9CCF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mice in the treatment group (n=9) received 5 mg/kg bevacizumab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vastin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Roche</w:t>
      </w:r>
      <w:r w:rsidR="002B19AA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Switzerland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in saline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i.p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on day 0 right after MRI and on day 3 of the experiments. </w:t>
      </w:r>
      <w:r w:rsidR="006713CB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control group (n=9) received </w:t>
      </w:r>
      <w:r w:rsidR="00DA245A">
        <w:rPr>
          <w:rFonts w:ascii="Times New Roman" w:hAnsi="Times New Roman" w:cs="Times New Roman"/>
          <w:color w:val="231F20"/>
          <w:sz w:val="24"/>
          <w:szCs w:val="24"/>
          <w:lang w:val="en-US"/>
        </w:rPr>
        <w:t>an equal</w:t>
      </w:r>
      <w:r w:rsidR="000734C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6713CB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volume of saline.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wo additional mice did not receive treatment but their tumor </w:t>
      </w:r>
      <w:r w:rsidR="00764566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longitudinal relaxation rates (R</w:t>
      </w:r>
      <w:r w:rsidR="00764566"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</w:t>
      </w:r>
      <w:r w:rsidR="00764566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values were measured using MRI before and at several time points (i.e. 0.5, 24,</w:t>
      </w:r>
      <w:r w:rsidR="00485FBE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48,</w:t>
      </w:r>
      <w:r w:rsidR="00485FBE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72 and 96 hours) after GEH121333 injection to estimate the accumulation and clearance characteristics of the contrast agent in the tumor. </w:t>
      </w:r>
    </w:p>
    <w:p w14:paraId="2B8C5AC1" w14:textId="77777777" w:rsidR="00695589" w:rsidRPr="00AD001A" w:rsidRDefault="00695589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14:paraId="547D56EF" w14:textId="6976AFF8" w:rsidR="00040CF1" w:rsidRPr="006627B0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In vivo </w:t>
      </w:r>
      <w:r w:rsidR="0052755E"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M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agnetic </w:t>
      </w:r>
      <w:r w:rsidR="0052755E"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R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esonance </w:t>
      </w:r>
      <w:r w:rsidR="0052755E"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I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maging and </w:t>
      </w:r>
      <w:r w:rsidR="0052755E"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D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ata </w:t>
      </w:r>
      <w:r w:rsidR="0052755E"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A</w:t>
      </w: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 xml:space="preserve">nalysis </w:t>
      </w:r>
    </w:p>
    <w:p w14:paraId="6BD5B4CE" w14:textId="71A21172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n vivo MRI was performed on the same 7T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Biospec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ith a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n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86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-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m volume resonator for RF transmission and a 4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-c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hannel array mouse brain surface coil for</w:t>
      </w:r>
      <w:r w:rsidR="003C1D7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reception. The mice were 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esthetized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ith isoflurane 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(</w:t>
      </w:r>
      <w:r w:rsidR="007023A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~2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%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in 67% air and 33% O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) during imaging</w:t>
      </w:r>
      <w:r w:rsidR="0076589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;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1528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soflurane levels </w:t>
      </w:r>
      <w:r w:rsidR="00F1528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lastRenderedPageBreak/>
        <w:t>were adjusted as need</w:t>
      </w:r>
      <w:r w:rsidR="009714FC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ed</w:t>
      </w:r>
      <w:r w:rsidR="00F1528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 maintain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respiration rate </w:t>
      </w:r>
      <w:r w:rsidR="00F1528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t ~60 breaths/min.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1528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he body temperature was </w:t>
      </w:r>
      <w:r w:rsidR="009714FC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aintained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t 37°C by circulating warm water.</w:t>
      </w:r>
    </w:p>
    <w:p w14:paraId="00864392" w14:textId="1FD781B5" w:rsidR="00E41D5D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natomi</w:t>
      </w:r>
      <w:r w:rsidR="003C1D7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c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l imaging and T1, T2 and T2* mapping </w:t>
      </w:r>
      <w:proofErr w:type="gramStart"/>
      <w:r w:rsidR="009108B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were</w:t>
      </w:r>
      <w:proofErr w:type="gramEnd"/>
      <w:r w:rsidR="009108B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performed on </w:t>
      </w:r>
      <w:r w:rsidR="007A6E5A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reatment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days 0,</w:t>
      </w:r>
      <w:r w:rsidR="009108B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1,</w:t>
      </w:r>
      <w:r w:rsidR="009108B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5 and 6 with the following sequence details.</w:t>
      </w:r>
      <w:r w:rsidR="00103E6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For all </w:t>
      </w:r>
      <w:proofErr w:type="gramStart"/>
      <w:r w:rsidR="00103E65">
        <w:rPr>
          <w:rFonts w:ascii="Times New Roman" w:hAnsi="Times New Roman" w:cs="Times New Roman"/>
          <w:color w:val="231F20"/>
          <w:sz w:val="24"/>
          <w:szCs w:val="24"/>
          <w:lang w:val="en-US"/>
        </w:rPr>
        <w:t>sequences</w:t>
      </w:r>
      <w:proofErr w:type="gramEnd"/>
      <w:r w:rsidR="00103E6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e acquired fo</w:t>
      </w:r>
      <w:r w:rsidR="00411E26">
        <w:rPr>
          <w:rFonts w:ascii="Times New Roman" w:hAnsi="Times New Roman" w:cs="Times New Roman"/>
          <w:color w:val="231F20"/>
          <w:sz w:val="24"/>
          <w:szCs w:val="24"/>
          <w:lang w:val="en-US"/>
        </w:rPr>
        <w:t>u</w:t>
      </w:r>
      <w:r w:rsidR="00103E6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r sagittal slices </w:t>
      </w:r>
      <w:r w:rsidR="00411E2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ith the same geometry: </w:t>
      </w:r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field of view = 20×20 mm</w:t>
      </w:r>
      <w:r w:rsidR="00103E65"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2</w:t>
      </w:r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slice thickness </w:t>
      </w:r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= </w:t>
      </w:r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0.6 mm and </w:t>
      </w:r>
      <w:proofErr w:type="spellStart"/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interslice</w:t>
      </w:r>
      <w:proofErr w:type="spellEnd"/>
      <w:r w:rsidR="00103E6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distance = 1 mm</w:t>
      </w:r>
      <w:r w:rsidR="00411E26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</w:p>
    <w:p w14:paraId="43F4FFC5" w14:textId="77777777" w:rsidR="006627B0" w:rsidRPr="00AD001A" w:rsidRDefault="006627B0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14:paraId="2DC66C9C" w14:textId="2997CD87" w:rsidR="0052755E" w:rsidRPr="007032FA" w:rsidRDefault="006B39E9" w:rsidP="008D1B4C">
      <w:pPr>
        <w:spacing w:after="0" w:line="480" w:lineRule="auto"/>
        <w:jc w:val="both"/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</w:pPr>
      <w:r w:rsidRPr="007032FA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Anatomical </w:t>
      </w:r>
      <w:r w:rsidR="0052755E" w:rsidRPr="007032FA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Imaging</w:t>
      </w:r>
    </w:p>
    <w:p w14:paraId="50F7153D" w14:textId="3FB4868A" w:rsidR="006B39E9" w:rsidRPr="00AD001A" w:rsidRDefault="006B39E9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High resolution images were acquired using a </w:t>
      </w:r>
      <w:r w:rsidR="001A703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RARE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equence with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E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ff</w:t>
      </w:r>
      <w:proofErr w:type="spellEnd"/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= 69.2</w:t>
      </w:r>
      <w:r w:rsidR="00B1463A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TR = 1.5 s, RARE factor = 16, 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atrix size (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TX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)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= 256 × 256, 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number of averages (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NA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)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= 4, acquisition time = 1 min 12 s. The anatomical images were used to </w:t>
      </w:r>
      <w:r w:rsidR="00990141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anually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determine tumor </w:t>
      </w:r>
      <w:r w:rsidR="001144CF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regions of interest (ROI)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These </w:t>
      </w:r>
      <w:r w:rsidR="00AA04B9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ROIs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ere subsequently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downsampled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for the analysis of the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* maps and </w:t>
      </w:r>
      <w:r w:rsidR="001144CF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DCE-MRI data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</w:p>
    <w:p w14:paraId="6CDD7D9A" w14:textId="0B9A3573" w:rsidR="0052755E" w:rsidRPr="006627B0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T1 </w:t>
      </w:r>
      <w:r w:rsidR="0052755E"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M</w:t>
      </w: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apping</w:t>
      </w:r>
    </w:p>
    <w:p w14:paraId="39DAD5C9" w14:textId="36014409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 RARE</w:t>
      </w:r>
      <w:r w:rsidR="001A7032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-VTR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3C12FA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sequence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as used with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E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ff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= 13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TR = 12 000, 6 000, 3 000, 1 500, 500, 225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RARE factor = 2, MTX = 64 × </w:t>
      </w:r>
      <w:r w:rsidR="00E925CB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48 </w:t>
      </w:r>
      <w:r w:rsidR="00A97407">
        <w:rPr>
          <w:rFonts w:ascii="Times New Roman" w:hAnsi="Times New Roman" w:cs="Times New Roman"/>
          <w:color w:val="231F20"/>
          <w:sz w:val="24"/>
          <w:szCs w:val="24"/>
          <w:lang w:val="en-US"/>
        </w:rPr>
        <w:t>reconstructed</w:t>
      </w:r>
      <w:r w:rsidR="00E925CB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 64 </w:t>
      </w:r>
      <w:r w:rsidR="00E925CB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×</w:t>
      </w:r>
      <w:r w:rsidR="00E925CB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64, NA = 1, acquisition time = 9 min 17 s. </w:t>
      </w:r>
    </w:p>
    <w:p w14:paraId="0BEE45CE" w14:textId="0D52E987" w:rsidR="0052755E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T2 </w:t>
      </w:r>
      <w:r w:rsidR="0052755E"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M</w:t>
      </w: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apping</w:t>
      </w:r>
    </w:p>
    <w:p w14:paraId="1B485E22" w14:textId="699BDD24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 multi 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pin echo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(MSE) 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quence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as used with TE = 10.5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echo spacing = 10.5 </w:t>
      </w:r>
      <w:proofErr w:type="spellStart"/>
      <w:r w:rsidR="00A3406F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32 echoes, TR = 3</w:t>
      </w:r>
      <w:r w:rsidR="00A67CB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000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="00A67CB9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MTX = 64 × 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48 </w:t>
      </w:r>
      <w:proofErr w:type="gramStart"/>
      <w:r w:rsidR="00A97407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reconstructed 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</w:t>
      </w:r>
      <w:proofErr w:type="gramEnd"/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64 </w:t>
      </w:r>
      <w:r w:rsidR="00FD6C1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×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64, NA = 2, acquisition time = 4 min 48 s. </w:t>
      </w:r>
    </w:p>
    <w:p w14:paraId="36AEC26E" w14:textId="45C8D089" w:rsidR="0052755E" w:rsidRPr="007032FA" w:rsidRDefault="006627B0" w:rsidP="008D1B4C">
      <w:pPr>
        <w:spacing w:after="0" w:line="480" w:lineRule="auto"/>
        <w:jc w:val="both"/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T2* M</w:t>
      </w:r>
      <w:r w:rsidR="00E41D5D" w:rsidRPr="007032FA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apping</w:t>
      </w:r>
    </w:p>
    <w:p w14:paraId="425002B0" w14:textId="1B7FA00C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 multi gradient echo (MGE) 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quence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as used with TE = 2.5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echo spacing = 2.5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30 echoes, TR = 2</w:t>
      </w:r>
      <w:r w:rsidR="004555C8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000</w:t>
      </w:r>
      <w:r w:rsidR="00CC701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proofErr w:type="spellStart"/>
      <w:r w:rsidR="004555C8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, flip angle = 3</w:t>
      </w:r>
      <w:r w:rsidR="001F0738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0°, MTX = 64 × 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48 </w:t>
      </w:r>
      <w:r w:rsidR="00A97407">
        <w:rPr>
          <w:rFonts w:ascii="Times New Roman" w:hAnsi="Times New Roman" w:cs="Times New Roman"/>
          <w:color w:val="231F20"/>
          <w:sz w:val="24"/>
          <w:szCs w:val="24"/>
          <w:lang w:val="en-US"/>
        </w:rPr>
        <w:t>reconstructed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 64 </w:t>
      </w:r>
      <w:r w:rsidR="00FD6C1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×</w:t>
      </w:r>
      <w:r w:rsidR="00FD6C1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1F0738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64,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NA = 1, acquisition time = 1 min 36 s. </w:t>
      </w:r>
    </w:p>
    <w:p w14:paraId="1283E698" w14:textId="26CE18BB" w:rsidR="00E41D5D" w:rsidRPr="00AD001A" w:rsidRDefault="00AA04B9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lastRenderedPageBreak/>
        <w:t>After T1, T2 and T2* mapping on treatment days 0 and 5, a bolus of 10 mg</w:t>
      </w:r>
      <w:r w:rsidR="006621E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Fe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/kg </w:t>
      </w:r>
      <w:r w:rsidR="00DA245A">
        <w:rPr>
          <w:rFonts w:ascii="Times New Roman" w:hAnsi="Times New Roman" w:cs="Times New Roman"/>
          <w:color w:val="231F20"/>
          <w:sz w:val="24"/>
          <w:szCs w:val="24"/>
          <w:lang w:val="en-US"/>
        </w:rPr>
        <w:t>(180</w:t>
      </w:r>
      <w:r w:rsidR="006621E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6621E3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D"/>
      </w:r>
      <w:proofErr w:type="spellStart"/>
      <w:r w:rsidR="006621E3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="0065197D">
        <w:rPr>
          <w:rFonts w:ascii="Times New Roman" w:hAnsi="Times New Roman" w:cs="Times New Roman"/>
          <w:color w:val="231F20"/>
          <w:sz w:val="24"/>
          <w:szCs w:val="24"/>
          <w:lang w:val="en-US"/>
        </w:rPr>
        <w:t>ol</w:t>
      </w:r>
      <w:proofErr w:type="spellEnd"/>
      <w:r w:rsidR="00F3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Fe</w:t>
      </w:r>
      <w:r w:rsidR="006621E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/kg)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of GEH121333 was injected into the catheterized tail vein of the mice.</w:t>
      </w:r>
      <w:r w:rsidR="000C676E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2, T2* and T1 mapping was repeated in this</w:t>
      </w:r>
      <w:r w:rsidR="005E0B4D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pecified</w:t>
      </w:r>
      <w:r w:rsidR="000C676E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order</w:t>
      </w:r>
      <w:r w:rsidR="007B34F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fter waiting for two minutes allowing complete mixing of the contrast agent in the blood volume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</w:p>
    <w:p w14:paraId="693201B9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</w:p>
    <w:p w14:paraId="3E79125D" w14:textId="35524A1D" w:rsidR="00E41D5D" w:rsidRPr="006627B0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Computation of </w:t>
      </w:r>
      <w:r w:rsidR="0052755E"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V</w:t>
      </w: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ascular </w:t>
      </w:r>
      <w:r w:rsidR="0052755E"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P</w:t>
      </w:r>
      <w:r w:rsidRPr="006627B0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arameters</w:t>
      </w:r>
    </w:p>
    <w:p w14:paraId="4AEF5438" w14:textId="7CEA649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,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* maps were computed from the VTR, MSE and MGE images, respectively. </w:t>
      </w:r>
      <w:r w:rsidR="009C1CFB" w:rsidRPr="00AD001A">
        <w:rPr>
          <w:rFonts w:ascii="Times New Roman" w:hAnsi="Times New Roman" w:cs="Times New Roman"/>
          <w:sz w:val="24"/>
          <w:szCs w:val="24"/>
          <w:lang w:val="en-US"/>
        </w:rPr>
        <w:t>For days 0 and 5, p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re-contrast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,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* maps were subtracted from the post-contrast maps to obtain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,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and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* maps. Δ</w:t>
      </w:r>
      <w:r w:rsidRPr="00AD001A">
        <w:rPr>
          <w:rFonts w:ascii="Times New Roman" w:hAnsi="Times New Roman" w:cs="Times New Roman"/>
          <w:iCs/>
          <w:sz w:val="24"/>
          <w:szCs w:val="24"/>
          <w:lang w:val="en-US"/>
        </w:rPr>
        <w:t>R</w:t>
      </w:r>
      <w:r w:rsidRPr="00AD001A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d ΔR</w:t>
      </w:r>
      <w:r w:rsidRPr="00AD001A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* relaxation rates are measures for the microvascular and total blood volume fraction, respectively </w:t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5Cb3hlcm1hbjwvQXV0aG9yPjxZZWFyPjE5OTU8L1llYXI+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</w:fldData>
        </w:fldChar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>
          <w:fldData xml:space="preserve">PEVuZE5vdGU+PENpdGU+PEF1dGhvcj5Cb3hlcm1hbjwvQXV0aG9yPjxZZWFyPjE5OTU8L1llYXI+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</w:fldData>
        </w:fldChar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12)</w:t>
      </w:r>
      <w:r w:rsidR="002F4BB8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262CDB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Pr="00AD001A">
        <w:rPr>
          <w:rFonts w:ascii="Times New Roman" w:hAnsi="Times New Roman" w:cs="Times New Roman"/>
          <w:iCs/>
          <w:sz w:val="24"/>
          <w:szCs w:val="24"/>
          <w:lang w:val="en-US"/>
        </w:rPr>
        <w:t>Estimates of b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lood vessel density (Q) and size (R) were calculated from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and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* according to Q=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/ (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*)</w:t>
      </w:r>
      <w:r w:rsidRPr="00AD001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/3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ensen&lt;/Author&gt;&lt;Year&gt;2000&lt;/Year&gt;&lt;RecNum&gt;181&lt;/RecNum&gt;&lt;DisplayText&gt;(14)&lt;/DisplayText&gt;&lt;record&gt;&lt;rec-number&gt;181&lt;/rec-number&gt;&lt;foreign-keys&gt;&lt;key app="EN" db-id="52pvv5vprrwwfreppzf5vwxqw9vwzvde5etv" timestamp="0"&gt;181&lt;/key&gt;&lt;/foreign-keys&gt;&lt;ref-type name="Journal Article"&gt;17&lt;/ref-type&gt;&lt;contributors&gt;&lt;authors&gt;&lt;author&gt;Jensen, J. H.&lt;/author&gt;&lt;author&gt;Chandra, R.&lt;/author&gt;&lt;/authors&gt;&lt;/contributors&gt;&lt;auth-address&gt;Department of Radiology, New York University School of Medicine, New York, NY, USA.&lt;/auth-address&gt;&lt;titles&gt;&lt;title&gt;MR imaging of microvasculature&lt;/title&gt;&lt;secondary-title&gt;Magn Reson Med&lt;/secondary-title&gt;&lt;alt-title&gt;Magnetic resonance in medicine : official journal of the Society of Magnetic Resonance in Medicine / Society of Magnetic Resonance in Medicine&lt;/alt-title&gt;&lt;/titles&gt;&lt;periodical&gt;&lt;full-title&gt;Magn Reson Med&lt;/full-title&gt;&lt;/periodical&gt;&lt;pages&gt;224-30&lt;/pages&gt;&lt;volume&gt;44&lt;/volume&gt;&lt;number&gt;2&lt;/number&gt;&lt;keywords&gt;&lt;keyword&gt;Animals&lt;/keyword&gt;&lt;keyword&gt;Brain Neoplasms/*blood supply&lt;/keyword&gt;&lt;keyword&gt;Contrast Media/administration &amp;amp; dosage&lt;/keyword&gt;&lt;keyword&gt;Ferrosoferric Oxide&lt;/keyword&gt;&lt;keyword&gt;Glioma/*blood supply&lt;/keyword&gt;&lt;keyword&gt;Iron/administration &amp;amp; dosage&lt;/keyword&gt;&lt;keyword&gt;*Magnetic Resonance Imaging&lt;/keyword&gt;&lt;keyword&gt;Microcirculation&lt;/keyword&gt;&lt;keyword&gt;Models, Theoretical&lt;/keyword&gt;&lt;keyword&gt;Neovascularization, Pathologic/*diagnosis&lt;/keyword&gt;&lt;keyword&gt;Oxides/administration &amp;amp; dosage&lt;/keyword&gt;&lt;keyword&gt;Rats&lt;/keyword&gt;&lt;/keywords&gt;&lt;dates&gt;&lt;year&gt;2000&lt;/year&gt;&lt;pub-dates&gt;&lt;date&gt;Aug&lt;/date&gt;&lt;/pub-dates&gt;&lt;/dates&gt;&lt;isbn&gt;0740-3194 (Print)&amp;#xD;0740-3194 (Linking)&lt;/isbn&gt;&lt;accession-num&gt;10918321&lt;/accession-num&gt;&lt;urls&gt;&lt;related-urls&gt;&lt;url&gt;http://www.ncbi.nlm.nih.gov/pubmed/10918321&lt;/url&gt;&lt;/related-urls&gt;&lt;/urls&gt;&lt;/record&gt;&lt;/Cite&gt;&lt;/EndNote&gt;</w:instrTex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noProof/>
          <w:sz w:val="24"/>
          <w:szCs w:val="24"/>
          <w:lang w:val="en-US"/>
        </w:rPr>
        <w:t>(14)</w: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and R=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>*/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5uaWU8L0F1dGhvcj48WWVhcj4xOTk4PC9ZZWFyPjxS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=
</w:fldData>
        </w:fldChar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ZW5uaWU8L0F1dGhvcj48WWVhcj4xOTk4PC9ZZWFyPjxS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=
</w:fldData>
        </w:fldChar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noProof/>
          <w:sz w:val="24"/>
          <w:szCs w:val="24"/>
          <w:lang w:val="en-US"/>
        </w:rPr>
        <w:t>(13)</w:t>
      </w:r>
      <w:r w:rsidR="002F4BB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. The previously created tumor </w:t>
      </w:r>
      <w:r w:rsidR="00DB6F36"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ROIs </w:t>
      </w:r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proofErr w:type="spellStart"/>
      <w:r w:rsidRPr="00AD001A">
        <w:rPr>
          <w:rFonts w:ascii="Times New Roman" w:hAnsi="Times New Roman" w:cs="Times New Roman"/>
          <w:sz w:val="24"/>
          <w:szCs w:val="24"/>
          <w:lang w:val="en-US"/>
        </w:rPr>
        <w:t>downsampled</w:t>
      </w:r>
      <w:proofErr w:type="spellEnd"/>
      <w:r w:rsidRPr="00AD001A">
        <w:rPr>
          <w:rFonts w:ascii="Times New Roman" w:hAnsi="Times New Roman" w:cs="Times New Roman"/>
          <w:sz w:val="24"/>
          <w:szCs w:val="24"/>
          <w:lang w:val="en-US"/>
        </w:rPr>
        <w:t xml:space="preserve"> to match the resolution of the relaxation maps and a three-voxel-wide (</w:t>
      </w:r>
      <w:r w:rsidRPr="00AD001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~1mm) tumor rim was automatically extracted to exclude the </w:t>
      </w:r>
      <w:r w:rsidR="00990141" w:rsidRPr="00AD001A">
        <w:rPr>
          <w:rFonts w:ascii="Times New Roman" w:hAnsi="Times New Roman" w:cs="Times New Roman"/>
          <w:color w:val="000000"/>
          <w:sz w:val="24"/>
          <w:szCs w:val="24"/>
          <w:lang w:val="en-US"/>
        </w:rPr>
        <w:t>frequently</w:t>
      </w:r>
      <w:r w:rsidRPr="00AD001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oorly vascularized tumor center. Parameter medians were computed for these tumor rims for statistical analysi</w:t>
      </w:r>
      <w:r w:rsidR="00EB1D54" w:rsidRPr="00AD001A">
        <w:rPr>
          <w:rFonts w:ascii="Times New Roman" w:hAnsi="Times New Roman" w:cs="Times New Roman"/>
          <w:color w:val="000000"/>
          <w:sz w:val="24"/>
          <w:szCs w:val="24"/>
          <w:lang w:val="en-US"/>
        </w:rPr>
        <w:t>s.</w:t>
      </w:r>
    </w:p>
    <w:p w14:paraId="0E7D02A7" w14:textId="77777777" w:rsidR="000577E9" w:rsidRPr="00AD001A" w:rsidRDefault="000577E9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6FAE922C" w14:textId="35B5C6C5" w:rsidR="00040CF1" w:rsidRPr="006627B0" w:rsidRDefault="00A0269C" w:rsidP="008D1B4C">
      <w:pPr>
        <w:spacing w:after="0" w:line="480" w:lineRule="auto"/>
        <w:jc w:val="both"/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>3D Volume Determination</w:t>
      </w:r>
    </w:p>
    <w:p w14:paraId="4CE66B7F" w14:textId="172A8DA9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he 3D tumor volume was assessed on days 0 and 5 before iron oxide injection using a 3D RARE sequence for which a cubic field of view with 2</w:t>
      </w:r>
      <w:r w:rsidR="00EB1D5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m lateral length completely included the tumor mass. The sequence parameters were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E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eff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= 45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RARE factor = 16, TR = 1</w:t>
      </w:r>
      <w:r w:rsidR="005951F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, NA = 1,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TX = 64 × 64 × 48,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cquisition time = 1 min 48 s.</w:t>
      </w:r>
    </w:p>
    <w:p w14:paraId="3EB6B344" w14:textId="6DBF43EA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umor ROIs were </w:t>
      </w:r>
      <w:r w:rsidR="009714F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notated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anually in the images </w:t>
      </w:r>
      <w:r w:rsidR="00ED4B4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y JK (</w:t>
      </w:r>
      <w:r w:rsidR="00FB1A3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6</w:t>
      </w:r>
      <w:r w:rsidR="0067334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years of experience with MR imaging </w:t>
      </w:r>
      <w:r w:rsidR="00FB1A3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of subcutaneous tumor xenografts)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rom which the total tumor volume was </w:t>
      </w:r>
      <w:proofErr w:type="gram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alculated</w:t>
      </w:r>
      <w:r w:rsidR="00721E0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  <w:proofErr w:type="gram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</w:p>
    <w:p w14:paraId="0208002A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21EA3756" w14:textId="647F5128" w:rsidR="00040CF1" w:rsidRPr="006627B0" w:rsidRDefault="00A0269C" w:rsidP="008D1B4C">
      <w:pPr>
        <w:spacing w:after="0" w:line="480" w:lineRule="auto"/>
        <w:jc w:val="both"/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lastRenderedPageBreak/>
        <w:t>DCE-MRI</w:t>
      </w:r>
    </w:p>
    <w:p w14:paraId="07FAF12D" w14:textId="3450B75F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On </w:t>
      </w:r>
      <w:r w:rsidR="0099014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reatment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day 6 after all other s</w:t>
      </w:r>
      <w:r w:rsidR="00CD138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equences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ere acquired, DCE-MRI was performed by acquiring a series of 200 T1 weighted images using a RARE sequence with</w:t>
      </w:r>
      <w:r w:rsidR="001E3A7E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0327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he same geometry (</w:t>
      </w:r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field of view = 20×20 mm</w:t>
      </w:r>
      <w:r w:rsidR="00D03275"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2</w:t>
      </w:r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slice thickness </w:t>
      </w:r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= </w:t>
      </w:r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0.6 mm and </w:t>
      </w:r>
      <w:proofErr w:type="spellStart"/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interslice</w:t>
      </w:r>
      <w:proofErr w:type="spellEnd"/>
      <w:r w:rsidR="00D03275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distance = 1 mm</w:t>
      </w:r>
      <w:r w:rsidR="00D0327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),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E</w:t>
      </w:r>
      <w:r w:rsidR="005951F9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eff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= 7.5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TR = 300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RARE factor = 4,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TX = 64 × 64, </w:t>
      </w:r>
      <w:r w:rsidR="00990141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emporal resolution = 4.8 s,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cquisition time = 16 min. After 10 baseline scans, a bolus of 0.3 </w:t>
      </w:r>
      <w:proofErr w:type="spellStart"/>
      <w:r w:rsidR="005951F9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mol</w:t>
      </w:r>
      <w:proofErr w:type="spellEnd"/>
      <w:r w:rsidR="005951F9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/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kg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gadodiamide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(GE Healthcare, Oslo, Norway) in saline was injected into the tail vein within 4 s.</w:t>
      </w:r>
    </w:p>
    <w:p w14:paraId="4102FB61" w14:textId="788F59EB" w:rsidR="00E41D5D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DCE-MRI data was analyzed as described in a pr</w:t>
      </w:r>
      <w:r w:rsidR="00CD138E">
        <w:rPr>
          <w:rFonts w:ascii="Times New Roman" w:hAnsi="Times New Roman" w:cs="Times New Roman"/>
          <w:color w:val="231F20"/>
          <w:sz w:val="24"/>
          <w:szCs w:val="24"/>
          <w:lang w:val="en-US"/>
        </w:rPr>
        <w:t>ior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tudy</w:t>
      </w:r>
      <w:r w:rsidR="004158E8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>
          <w:fldData xml:space="preserve">PEVuZE5vdGU+PENpdGU+PEF1dGhvcj5DZWJ1bGxhPC9BdXRob3I+PFllYXI+MjAxNTwvWWVhcj48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</w:fldData>
        </w:fldChar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</w:instrText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>
          <w:fldData xml:space="preserve">PEVuZE5vdGU+PENpdGU+PEF1dGhvcj5DZWJ1bGxhPC9BdXRob3I+PFllYXI+MjAxNTwvWWVhcj48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</w:fldData>
        </w:fldChar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.DATA </w:instrText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(21)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. Only voxels with at least 50% enhancement after 1 minute were considered. The relative signal increase after one minute (RSI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min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), the are</w:t>
      </w:r>
      <w:r w:rsidR="004874B7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under the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enhacement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curve after one minute (AUC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min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, time to peak (TTP) and the </w:t>
      </w:r>
      <w:r w:rsidR="0088168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extended 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Toft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88168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odel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parameters </w:t>
      </w:r>
      <w:r w:rsidR="0088168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–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volume transfer constant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tran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), extravascular, extracellular space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v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, </w:t>
      </w:r>
      <w:r w:rsidR="006176F0">
        <w:rPr>
          <w:rFonts w:ascii="Times New Roman" w:hAnsi="Times New Roman" w:cs="Times New Roman"/>
          <w:color w:val="231F20"/>
          <w:sz w:val="24"/>
          <w:szCs w:val="24"/>
          <w:lang w:val="en-US"/>
        </w:rPr>
        <w:t>flux rate constant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p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=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perscript"/>
          <w:lang w:val="en-US"/>
        </w:rPr>
        <w:t>trans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/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v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e</w:t>
      </w:r>
      <w:proofErr w:type="spellEnd"/>
      <w:r w:rsidR="006176F0" w:rsidRPr="006176F0">
        <w:rPr>
          <w:rFonts w:ascii="Times New Roman" w:hAnsi="Times New Roman" w:cs="Times New Roman"/>
          <w:color w:val="231F20"/>
          <w:sz w:val="24"/>
          <w:szCs w:val="24"/>
          <w:lang w:val="en-US"/>
        </w:rPr>
        <w:t>)</w:t>
      </w:r>
      <w:r w:rsidRPr="006176F0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and blood plasma volume fraction (</w:t>
      </w:r>
      <w:proofErr w:type="spellStart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v</w:t>
      </w:r>
      <w:r w:rsidRPr="00AD001A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p</w:t>
      </w:r>
      <w:proofErr w:type="spellEnd"/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) </w:t>
      </w:r>
      <w:r w:rsidR="0088168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– 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were calculated from the enhancement curves, T</w:t>
      </w:r>
      <w:r w:rsidRPr="00FB598E">
        <w:rPr>
          <w:rFonts w:ascii="Times New Roman" w:hAnsi="Times New Roman" w:cs="Times New Roman"/>
          <w:color w:val="231F2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maps and a population</w:t>
      </w:r>
      <w:r w:rsidR="00881683"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-</w:t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based vascular input function</w:t>
      </w:r>
      <w:r w:rsidR="003D3352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Author&gt;Jensen&lt;/Author&gt;&lt;Year&gt;2007&lt;/Year&gt;&lt;RecNum&gt;25&lt;/RecNum&gt;&lt;DisplayText&gt;(22)&lt;/DisplayText&gt;&lt;record&gt;&lt;rec-number&gt;25&lt;/rec-number&gt;&lt;foreign-keys&gt;&lt;key app="EN" db-id="52pvv5vprrwwfreppzf5vwxqw9vwzvde5etv" timestamp="0"&gt;25&lt;/key&gt;&lt;/foreign-keys&gt;&lt;ref-type name="Journal Article"&gt;17&lt;/ref-type&gt;&lt;contributors&gt;&lt;authors&gt;&lt;author&gt;Jensen, L. R.&lt;/author&gt;&lt;author&gt;Berge, K.&lt;/author&gt;&lt;author&gt;Bathen, T. F.&lt;/author&gt;&lt;author&gt;Wergedahl, H.&lt;/author&gt;&lt;author&gt;Schonberg, S. A.&lt;/author&gt;&lt;author&gt;Bofin, A.&lt;/author&gt;&lt;author&gt;Berge, R. K.&lt;/author&gt;&lt;author&gt;Gribbestad, I. S.&lt;/author&gt;&lt;/authors&gt;&lt;/contributors&gt;&lt;auth-address&gt;Department of Circulation and Medical Imaging, Norwegian University of Science and Technology (NTNU), Trondheim, Norway. line.r.jensen@ntnu.no&lt;/auth-address&gt;&lt;titles&gt;&lt;title&gt;Effect of dietary tetradecylthioacetic acid on colon cancer growth studied by dynamic contrast enhanced MRI&lt;/title&gt;&lt;secondary-title&gt;Cancer Biol Ther&lt;/secondary-title&gt;&lt;alt-title&gt;Cancer biology &amp;amp; therapy&lt;/alt-title&gt;&lt;/titles&gt;&lt;pages&gt;1810-6&lt;/pages&gt;&lt;volume&gt;6&lt;/volume&gt;&lt;number&gt;11&lt;/number&gt;&lt;keywords&gt;&lt;keyword&gt;Animals&lt;/keyword&gt;&lt;keyword&gt;Apoptosis/drug effects&lt;/keyword&gt;&lt;keyword&gt;Cell Line, Tumor&lt;/keyword&gt;&lt;keyword&gt;Cell Proliferation/drug effects&lt;/keyword&gt;&lt;keyword&gt;Colonic Neoplasms/blood supply/*drug therapy/pathology&lt;/keyword&gt;&lt;keyword&gt;Dietary Supplements&lt;/keyword&gt;&lt;keyword&gt;Female&lt;/keyword&gt;&lt;keyword&gt;Fish Proteins/administration &amp;amp; dosage&lt;/keyword&gt;&lt;keyword&gt;Humans&lt;/keyword&gt;&lt;keyword&gt;Magnetic Resonance Imaging/*methods&lt;/keyword&gt;&lt;keyword&gt;Mice&lt;/keyword&gt;&lt;keyword&gt;Mice, Inbred BALB C&lt;/keyword&gt;&lt;keyword&gt;Sulfides/*administration &amp;amp; dosage&lt;/keyword&gt;&lt;keyword&gt;Xenograft Model Antitumor Assays&lt;/keyword&gt;&lt;/keywords&gt;&lt;dates&gt;&lt;year&gt;2007&lt;/year&gt;&lt;pub-dates&gt;&lt;date&gt;Nov&lt;/date&gt;&lt;/pub-dates&gt;&lt;/dates&gt;&lt;isbn&gt;1555-8576 (Electronic)&amp;#xD;1538-4047 (Linking)&lt;/isbn&gt;&lt;accession-num&gt;18287814&lt;/accession-num&gt;&lt;urls&gt;&lt;related-urls&gt;&lt;url&gt;http://www.ncbi.nlm.nih.gov/pubmed/18287814&lt;/url&gt;&lt;/related-urls&gt;&lt;/urls&gt;&lt;/record&gt;&lt;/Cite&gt;&lt;/EndNote&gt;</w:instrTex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(22)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</w:p>
    <w:p w14:paraId="58B86316" w14:textId="77777777" w:rsidR="00FB4041" w:rsidRPr="00AD001A" w:rsidRDefault="00FB4041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14:paraId="74F0C9EC" w14:textId="5396BC08" w:rsidR="008F08A8" w:rsidRPr="006627B0" w:rsidRDefault="00FB4041" w:rsidP="008D1B4C">
      <w:pPr>
        <w:spacing w:after="0" w:line="480" w:lineRule="auto"/>
        <w:jc w:val="both"/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Histology</w:t>
      </w:r>
    </w:p>
    <w:p w14:paraId="41C23C79" w14:textId="300EF37D" w:rsidR="00FB4041" w:rsidRDefault="00FB4041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fter DCE-MRI, the mice were sacrificed by cervical dislocation, </w:t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tumors </w:t>
      </w:r>
      <w:r w:rsidR="007214F1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ere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excised and fixed in 4% </w:t>
      </w:r>
      <w:r w:rsidR="00DA3515">
        <w:rPr>
          <w:rFonts w:ascii="Times New Roman" w:hAnsi="Times New Roman" w:cs="Times New Roman"/>
          <w:color w:val="231F20"/>
          <w:sz w:val="24"/>
          <w:szCs w:val="24"/>
          <w:lang w:val="en-US"/>
        </w:rPr>
        <w:t>f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ormaldehyde. </w:t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ctions of 4 </w:t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D"/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>m thickness were stained with anti-</w:t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-smooth muscle actin (monoclonal mouse anti-human </w:t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-SMA; DAKO, </w:t>
      </w:r>
      <w:proofErr w:type="spellStart"/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>Glostrup</w:t>
      </w:r>
      <w:proofErr w:type="spellEnd"/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Denmark) as a </w:t>
      </w:r>
      <w:proofErr w:type="spellStart"/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>pericyte</w:t>
      </w:r>
      <w:proofErr w:type="spellEnd"/>
      <w:r w:rsidR="00937A9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marker and counterstained with </w:t>
      </w:r>
      <w:r w:rsidR="003737C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hematoxylin. </w:t>
      </w:r>
      <w:r w:rsidR="00E450F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lpha-SMA is a marker for </w:t>
      </w:r>
      <w:proofErr w:type="spellStart"/>
      <w:r w:rsidR="00E450F6">
        <w:rPr>
          <w:rFonts w:ascii="Times New Roman" w:hAnsi="Times New Roman" w:cs="Times New Roman"/>
          <w:color w:val="231F20"/>
          <w:sz w:val="24"/>
          <w:szCs w:val="24"/>
          <w:lang w:val="en-US"/>
        </w:rPr>
        <w:t>pericytes</w:t>
      </w:r>
      <w:proofErr w:type="spellEnd"/>
      <w:r w:rsidR="00E450F6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which </w:t>
      </w:r>
      <w:r w:rsidR="00685C49">
        <w:rPr>
          <w:rFonts w:ascii="Times New Roman" w:hAnsi="Times New Roman" w:cs="Times New Roman"/>
          <w:color w:val="231F20"/>
          <w:sz w:val="24"/>
          <w:szCs w:val="24"/>
          <w:lang w:val="en-US"/>
        </w:rPr>
        <w:t>are present on most tumor vessels</w:t>
      </w:r>
      <w:r w:rsidR="00D00298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Author&gt;Morikawa&lt;/Author&gt;&lt;Year&gt;2002&lt;/Year&gt;&lt;RecNum&gt;292&lt;/RecNum&gt;&lt;DisplayText&gt;(23)&lt;/DisplayText&gt;&lt;record&gt;&lt;rec-number&gt;292&lt;/rec-number&gt;&lt;foreign-keys&gt;&lt;key app="EN" db-id="52pvv5vprrwwfreppzf5vwxqw9vwzvde5etv" timestamp="1508779063"&gt;292&lt;/key&gt;&lt;/foreign-keys&gt;&lt;ref-type name="Journal Article"&gt;17&lt;/ref-type&gt;&lt;contributors&gt;&lt;authors&gt;&lt;author&gt;Morikawa, S.&lt;/author&gt;&lt;author&gt;Baluk, P.&lt;/author&gt;&lt;author&gt;Kaidoh, T.&lt;/author&gt;&lt;author&gt;Haskell, A.&lt;/author&gt;&lt;author&gt;Jain, R. K.&lt;/author&gt;&lt;author&gt;McDonald, D. M.&lt;/author&gt;&lt;/authors&gt;&lt;/contributors&gt;&lt;auth-address&gt;Department of Anatomy and Cardiovascular Research Institute and Comprehensive Cancer Center, University of California, San Francisco, California 94143-0130, USA.&lt;/auth-address&gt;&lt;titles&gt;&lt;title&gt;Abnormalities in pericytes on blood vessels and endothelial sprouts in tumors&lt;/title&gt;&lt;secondary-title&gt;Am J Pathol&lt;/secondary-title&gt;&lt;/titles&gt;&lt;periodical&gt;&lt;full-title&gt;Am J Pathol&lt;/full-title&gt;&lt;/periodical&gt;&lt;pages&gt;985-1000&lt;/pages&gt;&lt;volume&gt;160&lt;/volume&gt;&lt;number&gt;3&lt;/number&gt;&lt;keywords&gt;&lt;keyword&gt;Actins/analysis&lt;/keyword&gt;&lt;keyword&gt;Animals&lt;/keyword&gt;&lt;keyword&gt;Carcinoma, Lewis Lung/*blood supply/*pathology&lt;/keyword&gt;&lt;keyword&gt;Desmin/analysis&lt;/keyword&gt;&lt;keyword&gt;Immunohistochemistry&lt;/keyword&gt;&lt;keyword&gt;Mammary Neoplasms, Experimental/*blood supply/*pathology&lt;/keyword&gt;&lt;keyword&gt;Mice&lt;/keyword&gt;&lt;keyword&gt;Mice, Inbred C57BL&lt;/keyword&gt;&lt;keyword&gt;Mice, Transgenic&lt;/keyword&gt;&lt;keyword&gt;Microscopy, Electron&lt;/keyword&gt;&lt;keyword&gt;Neovascularization, Pathologic&lt;/keyword&gt;&lt;keyword&gt;Pancreatic Neoplasms/*blood supply/*pathology&lt;/keyword&gt;&lt;keyword&gt;Pericytes/*pathology/ultrastructure&lt;/keyword&gt;&lt;/keywords&gt;&lt;dates&gt;&lt;year&gt;2002&lt;/year&gt;&lt;pub-dates&gt;&lt;date&gt;Mar&lt;/date&gt;&lt;/pub-dates&gt;&lt;/dates&gt;&lt;isbn&gt;0002-9440 (Print)&amp;#xD;0002-9440 (Linking)&lt;/isbn&gt;&lt;accession-num&gt;11891196&lt;/accession-num&gt;&lt;urls&gt;&lt;related-urls&gt;&lt;url&gt;https://www.ncbi.nlm.nih.gov/pubmed/11891196&lt;/url&gt;&lt;/related-urls&gt;&lt;/urls&gt;&lt;custom2&gt;PMC1867175&lt;/custom2&gt;&lt;electronic-resource-num&gt;10.1016/S0002-9440(10)64920-6&lt;/electronic-resource-num&gt;&lt;/record&gt;&lt;/Cite&gt;&lt;/EndNote&gt;</w:instrTex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(23)</w:t>
      </w:r>
      <w:r w:rsidR="002F4BB8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and the fraction of </w:t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>-SMA stained tumor area was used as a substitute marker for tumor blood volume</w:t>
      </w:r>
      <w:r w:rsidR="00685C49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</w:t>
      </w:r>
    </w:p>
    <w:p w14:paraId="44EF087E" w14:textId="35404245" w:rsidR="0014167B" w:rsidRDefault="003737CA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>On an Olympus BX41 microscope</w:t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9E5C2E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five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non-overlapping random fields across the viable regions of </w:t>
      </w:r>
      <w:r w:rsidR="009E5C2E">
        <w:rPr>
          <w:rFonts w:ascii="Times New Roman" w:hAnsi="Times New Roman" w:cs="Times New Roman"/>
          <w:color w:val="231F20"/>
          <w:sz w:val="24"/>
          <w:szCs w:val="24"/>
          <w:lang w:val="en-US"/>
        </w:rPr>
        <w:t>one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ection </w:t>
      </w:r>
      <w:r w:rsidR="009E5C2E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per tumor </w:t>
      </w:r>
      <w:r w:rsidR="00A530A4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were acquired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>at 20x magnification</w:t>
      </w:r>
      <w:r w:rsidR="005F726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7362E">
        <w:rPr>
          <w:rFonts w:ascii="Times New Roman" w:hAnsi="Times New Roman" w:cs="Times New Roman"/>
          <w:color w:val="231F20"/>
          <w:sz w:val="24"/>
          <w:szCs w:val="24"/>
          <w:lang w:val="en-US"/>
        </w:rPr>
        <w:t>while blinded to the experimental groups. These images were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aved as RGB TIFF </w:t>
      </w:r>
      <w:r w:rsidR="00F7362E">
        <w:rPr>
          <w:rFonts w:ascii="Times New Roman" w:hAnsi="Times New Roman" w:cs="Times New Roman"/>
          <w:color w:val="231F20"/>
          <w:sz w:val="24"/>
          <w:szCs w:val="24"/>
          <w:lang w:val="en-US"/>
        </w:rPr>
        <w:t>files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Using a custom MATLAB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lastRenderedPageBreak/>
        <w:t xml:space="preserve">script, the RGB images were converted to </w:t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CIELAB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5D5D77">
        <w:rPr>
          <w:rFonts w:ascii="Times New Roman" w:hAnsi="Times New Roman" w:cs="Times New Roman"/>
          <w:color w:val="231F20"/>
          <w:sz w:val="24"/>
          <w:szCs w:val="24"/>
          <w:lang w:val="en-US"/>
        </w:rPr>
        <w:t>color space,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a manually determined set of thresholds was used to segment the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>-SMA</w:t>
      </w:r>
      <w:r w:rsidR="002655F0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reas and compute the </w:t>
      </w:r>
      <w:r w:rsidR="002655F0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 w:rsidR="002655F0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-SMA area fraction. </w:t>
      </w:r>
    </w:p>
    <w:p w14:paraId="21259D78" w14:textId="77777777" w:rsidR="0014167B" w:rsidRPr="00AD001A" w:rsidRDefault="0014167B" w:rsidP="008D1B4C">
      <w:pPr>
        <w:spacing w:after="0" w:line="480" w:lineRule="auto"/>
        <w:jc w:val="both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14:paraId="3ED32B9B" w14:textId="41F3FCA0" w:rsidR="000226A0" w:rsidRPr="006627B0" w:rsidRDefault="0034390F" w:rsidP="008D1B4C">
      <w:pPr>
        <w:spacing w:after="0" w:line="480" w:lineRule="auto"/>
        <w:jc w:val="both"/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b/>
          <w:i/>
          <w:color w:val="231F20"/>
          <w:sz w:val="24"/>
          <w:szCs w:val="24"/>
          <w:lang w:val="en-US"/>
        </w:rPr>
        <w:t>Statistics</w:t>
      </w:r>
    </w:p>
    <w:p w14:paraId="3BBAD5CC" w14:textId="435C0CAC" w:rsidR="00F13D99" w:rsidRPr="00AD001A" w:rsidRDefault="00A1137E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Paired-sample t-tests were </w:t>
      </w:r>
      <w:r w:rsidR="009C363D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performed </w:t>
      </w:r>
      <w:r w:rsidR="009C363D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SPSS Version 24 </w:t>
      </w:r>
      <w:r w:rsidR="009C363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(IBM) 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o </w:t>
      </w:r>
      <w:r w:rsidR="00005B7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est for significant changes in SSC-parameters from day 0 to day 5. </w:t>
      </w:r>
      <w:r w:rsidR="00E41D5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Independent sample t-tests were performed to compare </w:t>
      </w:r>
      <w:r w:rsidR="00816860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DCE- and SSC-parameters for </w:t>
      </w:r>
      <w:r w:rsidR="00E41D5D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control versus treated groups with a significance level p&lt;0.05.</w:t>
      </w:r>
    </w:p>
    <w:p w14:paraId="124C9E9F" w14:textId="06539812" w:rsidR="00726819" w:rsidRPr="00AD001A" w:rsidRDefault="00602334" w:rsidP="008D1B4C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o evaluate </w:t>
      </w:r>
      <w:r w:rsidR="00887F0E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how well 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SC- and/or DCE-MRI parameters</w:t>
      </w:r>
      <w:r w:rsidR="00887F0E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can distinguish treated from control tumors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</w:t>
      </w:r>
      <w:r w:rsidR="000631C6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multivariate 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partial least squares-discriminant analysis (PLS-DA) </w:t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instrText xml:space="preserve"> ADDIN EN.CITE &lt;EndNote&gt;&lt;Cite&gt;&lt;Author&gt;Wold&lt;/Author&gt;&lt;Year&gt;2001&lt;/Year&gt;&lt;RecNum&gt;281&lt;/RecNum&gt;&lt;DisplayText&gt;(24)&lt;/DisplayText&gt;&lt;record&gt;&lt;rec-number&gt;281&lt;/rec-number&gt;&lt;foreign-keys&gt;&lt;key app="EN" db-id="52pvv5vprrwwfreppzf5vwxqw9vwzvde5etv" timestamp="1485702668"&gt;281&lt;/key&gt;&lt;/foreign-keys&gt;&lt;ref-type name="Journal Article"&gt;17&lt;/ref-type&gt;&lt;contributors&gt;&lt;authors&gt;&lt;author&gt;Wold, S.&lt;/author&gt;&lt;author&gt;Sjostrom, M.&lt;/author&gt;&lt;author&gt;Eriksson, L.&lt;/author&gt;&lt;/authors&gt;&lt;/contributors&gt;&lt;auth-address&gt;Umea Univ, Inst Chem, Chemometr Res Grp, S-90187 Umea, Sweden&amp;#xD;Umetr AB, SE-90719 Umea, Sweden&lt;/auth-address&gt;&lt;titles&gt;&lt;title&gt;PLS-regression: a basic tool of chemometrics&lt;/title&gt;&lt;secondary-title&gt;Chemometrics and Intelligent Laboratory Systems&lt;/secondary-title&gt;&lt;alt-title&gt;Chemometr Intell Lab&lt;/alt-title&gt;&lt;/titles&gt;&lt;periodical&gt;&lt;full-title&gt;Chemometrics and Intelligent Laboratory Systems&lt;/full-title&gt;&lt;abbr-1&gt;Chemometr Intell Lab&lt;/abbr-1&gt;&lt;/periodical&gt;&lt;alt-periodical&gt;&lt;full-title&gt;Chemometrics and Intelligent Laboratory Systems&lt;/full-title&gt;&lt;abbr-1&gt;Chemometr Intell Lab&lt;/abbr-1&gt;&lt;/alt-periodical&gt;&lt;pages&gt;109-130&lt;/pages&gt;&lt;volume&gt;58&lt;/volume&gt;&lt;number&gt;2&lt;/number&gt;&lt;keywords&gt;&lt;keyword&gt;pls&lt;/keyword&gt;&lt;keyword&gt;plsr&lt;/keyword&gt;&lt;keyword&gt;two-block predictive pls&lt;/keyword&gt;&lt;keyword&gt;latent variables&lt;/keyword&gt;&lt;keyword&gt;multivariate analysis&lt;/keyword&gt;&lt;keyword&gt;partial least-squares&lt;/keyword&gt;&lt;keyword&gt;cross-validation&lt;/keyword&gt;&lt;keyword&gt;kernel algorithm&lt;/keyword&gt;&lt;keyword&gt;amino-acids&lt;/keyword&gt;&lt;keyword&gt;prediction&lt;/keyword&gt;&lt;keyword&gt;jackknife&lt;/keyword&gt;&lt;keyword&gt;design&lt;/keyword&gt;&lt;/keywords&gt;&lt;dates&gt;&lt;year&gt;2001&lt;/year&gt;&lt;pub-dates&gt;&lt;date&gt;Oct 28&lt;/date&gt;&lt;/pub-dates&gt;&lt;/dates&gt;&lt;isbn&gt;0169-7439&lt;/isbn&gt;&lt;accession-num&gt;WOS:000172360800006&lt;/accession-num&gt;&lt;urls&gt;&lt;related-urls&gt;&lt;url&gt;&amp;lt;Go to ISI&amp;gt;://WOS:000172360800006&lt;/url&gt;&lt;/related-urls&gt;&lt;/urls&gt;&lt;electronic-resource-num&gt;Doi 10.1016/S0169-7439(01)00155-1&lt;/electronic-resource-num&gt;&lt;language&gt;English&lt;/language&gt;&lt;/record&gt;&lt;/Cite&gt;&lt;/EndNote&gt;</w:instrText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t>(24)</w:t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end"/>
      </w:r>
      <w:r w:rsidR="00F13D99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was performed. </w:t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LS-DA classification models were built in </w:t>
      </w:r>
      <w:proofErr w:type="spellStart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tlab</w:t>
      </w:r>
      <w:proofErr w:type="spellEnd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2013b (The </w:t>
      </w:r>
      <w:proofErr w:type="spellStart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thworks</w:t>
      </w:r>
      <w:proofErr w:type="spellEnd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Inc., USA) using PLS Toolbox 7.8.2 (Eigenvector Research Inc., U.S.A). 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</w:t>
      </w:r>
      <w:r w:rsidR="00F15D76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ed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274A2E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ost-treatment 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y 5 SSC-parameters</w:t>
      </w:r>
      <w:r w:rsidR="00F15D76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day 6 DCE-parameters</w:t>
      </w:r>
      <w:r w:rsidR="009A7281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r </w:t>
      </w:r>
      <w:r w:rsidR="009A7281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combination of both, 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ild models </w:t>
      </w:r>
      <w:r w:rsidR="00D26A03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</w:t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iscriminating treated animals from untreated controls. The training data was </w:t>
      </w:r>
      <w:proofErr w:type="spellStart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utoscaled</w:t>
      </w:r>
      <w:proofErr w:type="spellEnd"/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ior to PLS-DA model building. Variable selection was performed using variable importance in projection (VIP)</w:t>
      </w:r>
      <w:r w:rsidR="00E1596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Palermo&lt;/Author&gt;&lt;Year&gt;2009&lt;/Year&gt;&lt;RecNum&gt;282&lt;/RecNum&gt;&lt;DisplayText&gt;(25)&lt;/DisplayText&gt;&lt;record&gt;&lt;rec-number&gt;282&lt;/rec-number&gt;&lt;foreign-keys&gt;&lt;key app="EN" db-id="52pvv5vprrwwfreppzf5vwxqw9vwzvde5etv" timestamp="1485704032"&gt;282&lt;/key&gt;&lt;/foreign-keys&gt;&lt;ref-type name="Journal Article"&gt;17&lt;/ref-type&gt;&lt;contributors&gt;&lt;authors&gt;&lt;author&gt;Palermo, G.&lt;/author&gt;&lt;author&gt;Piraino, P.&lt;/author&gt;&lt;author&gt;Zucht, H. D.&lt;/author&gt;&lt;/authors&gt;&lt;/contributors&gt;&lt;auth-address&gt;Digilab BioVision GmbH, Hannover, Germany.&lt;/auth-address&gt;&lt;titles&gt;&lt;title&gt;Performance of PLS regression coefficients in selecting variables for each response of a multivariate PLS for omics-type data&lt;/title&gt;&lt;secondary-title&gt;Adv Appl Bioinform Chem&lt;/secondary-title&gt;&lt;/titles&gt;&lt;periodical&gt;&lt;full-title&gt;Adv Appl Bioinform Chem&lt;/full-title&gt;&lt;/periodical&gt;&lt;pages&gt;57-70&lt;/pages&gt;&lt;volume&gt;2&lt;/volume&gt;&lt;keywords&gt;&lt;keyword&gt;biomarker discovery&lt;/keyword&gt;&lt;keyword&gt;omics-data&lt;/keyword&gt;&lt;keyword&gt;partial least square regression&lt;/keyword&gt;&lt;keyword&gt;regression coefficients&lt;/keyword&gt;&lt;keyword&gt;variable selection&lt;/keyword&gt;&lt;/keywords&gt;&lt;dates&gt;&lt;year&gt;2009&lt;/year&gt;&lt;/dates&gt;&lt;isbn&gt;1178-6949 (Linking)&lt;/isbn&gt;&lt;accession-num&gt;21918616&lt;/accession-num&gt;&lt;urls&gt;&lt;related-urls&gt;&lt;url&gt;https://www.ncbi.nlm.nih.gov/pubmed/21918616&lt;/url&gt;&lt;/related-urls&gt;&lt;/urls&gt;&lt;custom2&gt;PMC3169946&lt;/custom2&gt;&lt;/record&gt;&lt;/Cite&gt;&lt;/EndNote&gt;</w:instrTex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25)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Parameters with VIP ≤ 1 can be considered unimportant for the classification and </w:t>
      </w:r>
      <w:r w:rsidR="00E1596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re </w:t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cluded</w:t>
      </w:r>
      <w:r w:rsidR="0018721B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Chong&lt;/Author&gt;&lt;Year&gt;2005&lt;/Year&gt;&lt;RecNum&gt;283&lt;/RecNum&gt;&lt;DisplayText&gt;(26)&lt;/DisplayText&gt;&lt;record&gt;&lt;rec-number&gt;283&lt;/rec-number&gt;&lt;foreign-keys&gt;&lt;key app="EN" db-id="52pvv5vprrwwfreppzf5vwxqw9vwzvde5etv" timestamp="1485704181"&gt;283&lt;/key&gt;&lt;/foreign-keys&gt;&lt;ref-type name="Journal Article"&gt;17&lt;/ref-type&gt;&lt;contributors&gt;&lt;authors&gt;&lt;author&gt;Chong, I. G.&lt;/author&gt;&lt;author&gt;Jun, C. H.&lt;/author&gt;&lt;/authors&gt;&lt;/contributors&gt;&lt;auth-address&gt;Pohang Univ Sci &amp;amp; Technol, Dept Ind Engn, Pohang 790784, South Korea&lt;/auth-address&gt;&lt;titles&gt;&lt;title&gt;Performance of some variable selection methods when multicollinearity is present&lt;/title&gt;&lt;secondary-title&gt;Chemometrics and Intelligent Laboratory Systems&lt;/secondary-title&gt;&lt;alt-title&gt;Chemometr Intell Lab&lt;/alt-title&gt;&lt;/titles&gt;&lt;periodical&gt;&lt;full-title&gt;Chemometrics and Intelligent Laboratory Systems&lt;/full-title&gt;&lt;abbr-1&gt;Chemometr Intell Lab&lt;/abbr-1&gt;&lt;/periodical&gt;&lt;alt-periodical&gt;&lt;full-title&gt;Chemometrics and Intelligent Laboratory Systems&lt;/full-title&gt;&lt;abbr-1&gt;Chemometr Intell Lab&lt;/abbr-1&gt;&lt;/alt-periodical&gt;&lt;pages&gt;103-112&lt;/pages&gt;&lt;volume&gt;78&lt;/volume&gt;&lt;number&gt;1-2&lt;/number&gt;&lt;keywords&gt;&lt;keyword&gt;variable selection&lt;/keyword&gt;&lt;keyword&gt;vip (variable importance in the projection) scores&lt;/keyword&gt;&lt;keyword&gt;partial least squares regression&lt;/keyword&gt;&lt;keyword&gt;the lasso&lt;/keyword&gt;&lt;keyword&gt;stepwise regression&lt;/keyword&gt;&lt;keyword&gt;multicollinearity&lt;/keyword&gt;&lt;keyword&gt;least-squares regression&lt;/keyword&gt;&lt;/keywords&gt;&lt;dates&gt;&lt;year&gt;2005&lt;/year&gt;&lt;pub-dates&gt;&lt;date&gt;Jul 28&lt;/date&gt;&lt;/pub-dates&gt;&lt;/dates&gt;&lt;isbn&gt;0169-7439&lt;/isbn&gt;&lt;accession-num&gt;WOS:000230579700011&lt;/accession-num&gt;&lt;urls&gt;&lt;related-urls&gt;&lt;url&gt;&amp;lt;Go to ISI&amp;gt;://WOS:000230579700011&lt;/url&gt;&lt;/related-urls&gt;&lt;/urls&gt;&lt;electronic-resource-num&gt;DOI 10.1016/j.chemolab.2004.12.011&lt;/electronic-resource-num&gt;&lt;language&gt;English&lt;/language&gt;&lt;/record&gt;&lt;/Cite&gt;&lt;/EndNote&gt;</w:instrTex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26)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F13D9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Parameters selected as important (VIP &gt; 1) were used in a further model.</w:t>
      </w:r>
      <w:r w:rsidR="00A21BC2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ouble-layered cross validation (CV) 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Westerhuis&lt;/Author&gt;&lt;Year&gt;2008&lt;/Year&gt;&lt;RecNum&gt;284&lt;/RecNum&gt;&lt;DisplayText&gt;(27)&lt;/DisplayText&gt;&lt;record&gt;&lt;rec-number&gt;284&lt;/rec-number&gt;&lt;foreign-keys&gt;&lt;key app="EN" db-id="52pvv5vprrwwfreppzf5vwxqw9vwzvde5etv" timestamp="1485705123"&gt;284&lt;/key&gt;&lt;/foreign-keys&gt;&lt;ref-type name="Journal Article"&gt;17&lt;/ref-type&gt;&lt;contributors&gt;&lt;authors&gt;&lt;author&gt;Westerhuis, J. A.&lt;/author&gt;&lt;author&gt;Hoefsloot, H. C. J.&lt;/author&gt;&lt;author&gt;Smit, S.&lt;/author&gt;&lt;author&gt;Vis, D. J.&lt;/author&gt;&lt;author&gt;Smilde, A. K.&lt;/author&gt;&lt;author&gt;van Velzen, E. J. J.&lt;/author&gt;&lt;author&gt;van Duijnhoven, J. P. M.&lt;/author&gt;&lt;author&gt;van Dorsten, F. A.&lt;/author&gt;&lt;/authors&gt;&lt;/contributors&gt;&lt;auth-address&gt;Univ Amsterdam, Swammerdam Inst Life Sci, NL-1018 WV Amsterdam, Netherlands&amp;#xD;Unilever Food &amp;amp; Hlth Res Inst, NL-3133 AT Vlaardingen, Netherlands&lt;/auth-address&gt;&lt;titles&gt;&lt;title&gt;Assessment of PLSDA cross validation&lt;/title&gt;&lt;secondary-title&gt;Metabolomics&lt;/secondary-title&gt;&lt;alt-title&gt;Metabolomics&lt;/alt-title&gt;&lt;/titles&gt;&lt;periodical&gt;&lt;full-title&gt;Metabolomics&lt;/full-title&gt;&lt;abbr-1&gt;Metabolomics&lt;/abbr-1&gt;&lt;/periodical&gt;&lt;alt-periodical&gt;&lt;full-title&gt;Metabolomics&lt;/full-title&gt;&lt;abbr-1&gt;Metabolomics&lt;/abbr-1&gt;&lt;/alt-periodical&gt;&lt;pages&gt;81-89&lt;/pages&gt;&lt;volume&gt;4&lt;/volume&gt;&lt;number&gt;1&lt;/number&gt;&lt;keywords&gt;&lt;keyword&gt;cross model validation&lt;/keyword&gt;&lt;keyword&gt;permutation testing&lt;/keyword&gt;&lt;keyword&gt;classification&lt;/keyword&gt;&lt;keyword&gt;plsda&lt;/keyword&gt;&lt;keyword&gt;statistical validation&lt;/keyword&gt;&lt;keyword&gt;variable selection&lt;/keyword&gt;&lt;keyword&gt;model validation&lt;/keyword&gt;&lt;keyword&gt;metabolomics&lt;/keyword&gt;&lt;keyword&gt;classification&lt;/keyword&gt;&lt;keyword&gt;chemometrics&lt;/keyword&gt;&lt;keyword&gt;metabonomics&lt;/keyword&gt;&lt;keyword&gt;calibration&lt;/keyword&gt;&lt;keyword&gt;genomics&lt;/keyword&gt;&lt;/keywords&gt;&lt;dates&gt;&lt;year&gt;2008&lt;/year&gt;&lt;pub-dates&gt;&lt;date&gt;Mar&lt;/date&gt;&lt;/pub-dates&gt;&lt;/dates&gt;&lt;isbn&gt;1573-3882&lt;/isbn&gt;&lt;accession-num&gt;WOS:000252807000007&lt;/accession-num&gt;&lt;urls&gt;&lt;related-urls&gt;&lt;url&gt;&amp;lt;Go to ISI&amp;gt;://WOS:000252807000007&lt;/url&gt;&lt;/related-urls&gt;&lt;/urls&gt;&lt;electronic-resource-num&gt;10.1007/s11306-007-0099-6&lt;/electronic-resource-num&gt;&lt;language&gt;English&lt;/language&gt;&lt;/record&gt;&lt;/Cite&gt;&lt;/EndNote&gt;</w:instrTex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27)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 used to optimize the number of PLS latent variables and to assess model performance to avoid overfitting the models. </w:t>
      </w:r>
      <w:r w:rsidR="00B92172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this, 20% of the samples were left out at each testing round. 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lassification model assessment parameters considered were classification accuracy, sensitivity and specificity. In addition, permutation testing 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D3219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Westerhuis&lt;/Author&gt;&lt;Year&gt;2008&lt;/Year&gt;&lt;RecNum&gt;284&lt;/RecNum&gt;&lt;DisplayText&gt;(27)&lt;/DisplayText&gt;&lt;record&gt;&lt;rec-number&gt;284&lt;/rec-number&gt;&lt;foreign-keys&gt;&lt;key app="EN" db-id="52pvv5vprrwwfreppzf5vwxqw9vwzvde5etv" timestamp="1485705123"&gt;284&lt;/key&gt;&lt;/foreign-keys&gt;&lt;ref-type name="Journal Article"&gt;17&lt;/ref-type&gt;&lt;contributors&gt;&lt;authors&gt;&lt;author&gt;Westerhuis, J. A.&lt;/author&gt;&lt;author&gt;Hoefsloot, H. C. J.&lt;/author&gt;&lt;author&gt;Smit, S.&lt;/author&gt;&lt;author&gt;Vis, D. J.&lt;/author&gt;&lt;author&gt;Smilde, A. K.&lt;/author&gt;&lt;author&gt;van Velzen, E. J. J.&lt;/author&gt;&lt;author&gt;van Duijnhoven, J. P. M.&lt;/author&gt;&lt;author&gt;van Dorsten, F. A.&lt;/author&gt;&lt;/authors&gt;&lt;/contributors&gt;&lt;auth-address&gt;Univ Amsterdam, Swammerdam Inst Life Sci, NL-1018 WV Amsterdam, Netherlands&amp;#xD;Unilever Food &amp;amp; Hlth Res Inst, NL-3133 AT Vlaardingen, Netherlands&lt;/auth-address&gt;&lt;titles&gt;&lt;title&gt;Assessment of PLSDA cross validation&lt;/title&gt;&lt;secondary-title&gt;Metabolomics&lt;/secondary-title&gt;&lt;alt-title&gt;Metabolomics&lt;/alt-title&gt;&lt;/titles&gt;&lt;periodical&gt;&lt;full-title&gt;Metabolomics&lt;/full-title&gt;&lt;abbr-1&gt;Metabolomics&lt;/abbr-1&gt;&lt;/periodical&gt;&lt;alt-periodical&gt;&lt;full-title&gt;Metabolomics&lt;/full-title&gt;&lt;abbr-1&gt;Metabolomics&lt;/abbr-1&gt;&lt;/alt-periodical&gt;&lt;pages&gt;81-89&lt;/pages&gt;&lt;volume&gt;4&lt;/volume&gt;&lt;number&gt;1&lt;/number&gt;&lt;keywords&gt;&lt;keyword&gt;cross model validation&lt;/keyword&gt;&lt;keyword&gt;permutation testing&lt;/keyword&gt;&lt;keyword&gt;classification&lt;/keyword&gt;&lt;keyword&gt;plsda&lt;/keyword&gt;&lt;keyword&gt;statistical validation&lt;/keyword&gt;&lt;keyword&gt;variable selection&lt;/keyword&gt;&lt;keyword&gt;model validation&lt;/keyword&gt;&lt;keyword&gt;metabolomics&lt;/keyword&gt;&lt;keyword&gt;classification&lt;/keyword&gt;&lt;keyword&gt;chemometrics&lt;/keyword&gt;&lt;keyword&gt;metabonomics&lt;/keyword&gt;&lt;keyword&gt;calibration&lt;/keyword&gt;&lt;keyword&gt;genomics&lt;/keyword&gt;&lt;/keywords&gt;&lt;dates&gt;&lt;year&gt;2008&lt;/year&gt;&lt;pub-dates&gt;&lt;date&gt;Mar&lt;/date&gt;&lt;/pub-dates&gt;&lt;/dates&gt;&lt;isbn&gt;1573-3882&lt;/isbn&gt;&lt;accession-num&gt;WOS:000252807000007&lt;/accession-num&gt;&lt;urls&gt;&lt;related-urls&gt;&lt;url&gt;&amp;lt;Go to ISI&amp;gt;://WOS:000252807000007&lt;/url&gt;&lt;/related-urls&gt;&lt;/urls&gt;&lt;electronic-resource-num&gt;10.1007/s11306-007-0099-6&lt;/electronic-resource-num&gt;&lt;language&gt;English&lt;/language&gt;&lt;/record&gt;&lt;/Cite&gt;&lt;/EndNote&gt;</w:instrTex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27)</w:t>
      </w:r>
      <w:r w:rsidR="002F4B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="00726819" w:rsidRPr="00AD001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 xml:space="preserve"> was performed by building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LS-DA models after randomly shuffling (permuting) the class labels of </w:t>
      </w:r>
      <w:r w:rsidR="00726819" w:rsidRPr="00AD001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reated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r </w:t>
      </w:r>
      <w:r w:rsidR="00726819" w:rsidRPr="00AD001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untreated control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each animal</w:t>
      </w:r>
      <w:r w:rsidR="00905AB0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1000 times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Permuted models were assessed </w:t>
      </w:r>
      <w:r w:rsidR="00C60438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milarly, 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ing single layered CV</w:t>
      </w:r>
      <w:r w:rsidR="00C60438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dels were </w:t>
      </w:r>
      <w:r w:rsidR="00726819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considered significant if the final accuracy obtained from non-permuted double CV was higher than 95% of the permuted accuracy values (p≤0.05).</w:t>
      </w:r>
    </w:p>
    <w:p w14:paraId="484550DF" w14:textId="66E45BEB" w:rsidR="0063120F" w:rsidRPr="00AD001A" w:rsidRDefault="00631842" w:rsidP="008D1B4C">
      <w:pPr>
        <w:spacing w:after="0" w:line="480" w:lineRule="auto"/>
        <w:jc w:val="both"/>
        <w:rPr>
          <w:rFonts w:ascii="Times New Roman" w:hAnsi="Times New Roman" w:cs="Times New Roman"/>
          <w:color w:val="A049A5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Correlations between 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or ∆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and ∆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after GEH121333 injection were computed </w:t>
      </w:r>
      <w:proofErr w:type="spellStart"/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voxelwise</w:t>
      </w:r>
      <w:proofErr w:type="spellEnd"/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for each tumor and the mean Pearson correlation coefficients are reported. In addition, the correlation between tumor median 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or ∆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and ∆R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 xml:space="preserve">2 </w:t>
      </w:r>
      <w:r w:rsidR="00850265"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were computed</w:t>
      </w:r>
      <w:r w:rsidRPr="00AD001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. </w:t>
      </w:r>
    </w:p>
    <w:p w14:paraId="5A56175C" w14:textId="77777777" w:rsidR="006025EF" w:rsidRDefault="006025EF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33CB13FE" w14:textId="77777777" w:rsidR="006025EF" w:rsidRDefault="006025EF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162617C1" w14:textId="77777777" w:rsidR="003240E1" w:rsidRDefault="003240E1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6526F6E5" w14:textId="4279FE1B" w:rsidR="00E41D5D" w:rsidRPr="00AD001A" w:rsidRDefault="0052755E" w:rsidP="008D1B4C">
      <w:pPr>
        <w:spacing w:after="0" w:line="480" w:lineRule="auto"/>
        <w:jc w:val="both"/>
        <w:rPr>
          <w:rFonts w:ascii="Times New Roman" w:hAnsi="Times New Roman" w:cs="Times New Roman"/>
          <w:color w:val="A049A5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t>RESULTS</w:t>
      </w:r>
    </w:p>
    <w:p w14:paraId="37DB6625" w14:textId="45F6D9BF" w:rsidR="00E41D5D" w:rsidRPr="006627B0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</w:pP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Tumor </w:t>
      </w:r>
      <w:r w:rsidR="0052755E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V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olume was not </w:t>
      </w:r>
      <w:r w:rsidR="0052755E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I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nfluenced by </w:t>
      </w:r>
      <w:r w:rsidR="0052755E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T</w:t>
      </w:r>
      <w:r w:rsidRPr="006627B0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eatment</w:t>
      </w:r>
    </w:p>
    <w:p w14:paraId="76EA6232" w14:textId="2A36F2D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oth treated and control groups showed an increase in tumor volume from day 0 (</w:t>
      </w:r>
      <w:r w:rsidR="002459B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ntrol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: 0.33 ± 0.12 c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3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2459B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reated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: 0.36 ± 0.10 c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3</w:t>
      </w:r>
      <w:r w:rsidR="00C1794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(mean +/- </w:t>
      </w:r>
      <w:proofErr w:type="spellStart"/>
      <w:r w:rsidR="00C1794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d</w:t>
      </w:r>
      <w:proofErr w:type="spellEnd"/>
      <w:r w:rsidR="00C1794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day 5 (</w:t>
      </w:r>
      <w:r w:rsidR="002459B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ntrol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: 0.50 ± 0.22</w:t>
      </w:r>
      <w:r w:rsidR="00C1794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3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 w:rsidR="002459B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reated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: 0.53 ± 0.15 c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3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 (p &lt; 0.001, paired sample t-test of absolute volume</w:t>
      </w:r>
      <w:r w:rsidR="00850265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. There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as no significant difference in absolute volume change </w:t>
      </w:r>
      <w:r w:rsidR="00DF51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etween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two groups (p=0.83, independent sample t-test). </w:t>
      </w:r>
    </w:p>
    <w:p w14:paraId="18C60051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7F06E97B" w14:textId="1BA6DC22" w:rsidR="00E41D5D" w:rsidRPr="003240E1" w:rsidRDefault="00E41D5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</w:pP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GEH121333 </w:t>
      </w:r>
      <w:proofErr w:type="spellStart"/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elaxivities</w:t>
      </w:r>
      <w:proofErr w:type="spellEnd"/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 and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T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umor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R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etention</w:t>
      </w:r>
    </w:p>
    <w:p w14:paraId="47380D84" w14:textId="6C41617A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efore the start of the treatment study we characterized the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elaxivitie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f GEH121333 </w:t>
      </w:r>
      <w:r w:rsidR="00114D8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vitro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d its longitudinal retention in the tumor. At 7T and room temperature, the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elaxivitie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ere measured as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=4.25 m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-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-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=64.2</w:t>
      </w:r>
      <w:r w:rsidR="003955E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M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-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-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</w:p>
    <w:p w14:paraId="561E2994" w14:textId="1EBFB6AF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Longitudinal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mapping over the course of 4 days showed that there was a high concentration of GEH121333 in the tumor one day after administration, but that the </w:t>
      </w:r>
      <w:r w:rsidR="00A54FA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ignal in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 tumor </w:t>
      </w:r>
      <w:r w:rsidR="00A54FA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eturned to baseline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fter about 3 days</w:t>
      </w:r>
      <w:r w:rsidR="004A23D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Figure 2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For blood vessel characterization</w:t>
      </w:r>
      <w:r w:rsidR="0003192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e therefore waited 5 days between GEH121333 injections to allow for </w:t>
      </w:r>
      <w:r w:rsidR="00EE773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normalization of </w:t>
      </w:r>
      <w:r w:rsidR="000419D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</w:t>
      </w:r>
      <w:r w:rsidR="00EE773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issue relaxation rates.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</w:p>
    <w:p w14:paraId="6810D567" w14:textId="77777777" w:rsidR="003D101C" w:rsidRPr="00AD001A" w:rsidRDefault="003D101C" w:rsidP="008D1B4C">
      <w:pPr>
        <w:spacing w:after="0" w:line="480" w:lineRule="auto"/>
        <w:jc w:val="both"/>
        <w:rPr>
          <w:color w:val="000000" w:themeColor="text1"/>
          <w:sz w:val="24"/>
          <w:szCs w:val="24"/>
          <w:lang w:val="en-US"/>
        </w:rPr>
      </w:pPr>
    </w:p>
    <w:p w14:paraId="5E2DFE10" w14:textId="31DEAC69" w:rsidR="00E41D5D" w:rsidRPr="003240E1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</w:pP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MRI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U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sing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I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ron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O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xide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N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anoparticles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V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isualizes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E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arly and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L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ate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M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orphologic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C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hanges in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T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 xml:space="preserve">umor </w:t>
      </w:r>
      <w:r w:rsidR="0052755E"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V</w:t>
      </w:r>
      <w:r w:rsidRPr="003240E1">
        <w:rPr>
          <w:rFonts w:ascii="Times New Roman" w:hAnsi="Times New Roman" w:cs="Times New Roman"/>
          <w:b/>
          <w:i/>
          <w:iCs/>
          <w:color w:val="000000"/>
          <w:sz w:val="24"/>
          <w:szCs w:val="24"/>
          <w:lang w:val="en-US"/>
        </w:rPr>
        <w:t>asculature</w:t>
      </w:r>
    </w:p>
    <w:p w14:paraId="2884E071" w14:textId="78ADEEAC" w:rsidR="007E550D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absolute values and the changes of the SSC-parameters are displayed in </w:t>
      </w:r>
      <w:r w:rsidR="005832C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igure</w:t>
      </w:r>
      <w:r w:rsidR="002F5D8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AB540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3</w:t>
      </w:r>
      <w:r w:rsidR="002F5D8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 and </w:t>
      </w:r>
      <w:r w:rsidR="00EE773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able </w:t>
      </w:r>
      <w:r w:rsidR="00EA2614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1, respectively.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re was a significant decrease in </w:t>
      </w:r>
      <w:r w:rsidR="002F5D8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edian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Δ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Δ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*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treated tumors, which translated to a significant decrease also in </w:t>
      </w:r>
      <w:r w:rsidR="002F5D8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edian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Q</w:t>
      </w:r>
      <w:r w:rsidR="0084136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6218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edian R increased, but not significantly more than in the control group. </w:t>
      </w:r>
      <w:r w:rsidR="007E550D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istology confirmed the reduced vascularization in treated tumors. </w:t>
      </w:r>
      <w:r w:rsidR="00CE09F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</w:t>
      </w:r>
      <w:r w:rsidR="00CE09FA"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 w:rsidR="00CE09FA">
        <w:rPr>
          <w:rFonts w:ascii="Times New Roman" w:hAnsi="Times New Roman" w:cs="Times New Roman"/>
          <w:color w:val="231F20"/>
          <w:sz w:val="24"/>
          <w:szCs w:val="24"/>
          <w:lang w:val="en-US"/>
        </w:rPr>
        <w:t>-SMA area fraction decreased, indicating a lower blood volume</w:t>
      </w:r>
      <w:r w:rsidR="003E2D58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 w:rsidR="002E3FF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the images show a decrease in vessel density</w:t>
      </w:r>
      <w:r w:rsidR="0021121A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(Figure 3</w:t>
      </w:r>
      <w:r w:rsidR="00B00918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6D0992">
        <w:rPr>
          <w:rFonts w:ascii="Times New Roman" w:hAnsi="Times New Roman" w:cs="Times New Roman"/>
          <w:color w:val="231F20"/>
          <w:sz w:val="24"/>
          <w:szCs w:val="24"/>
          <w:lang w:val="en-US"/>
        </w:rPr>
        <w:t>b, c</w:t>
      </w:r>
      <w:r w:rsidR="003E2D58">
        <w:rPr>
          <w:rFonts w:ascii="Times New Roman" w:hAnsi="Times New Roman" w:cs="Times New Roman"/>
          <w:color w:val="231F20"/>
          <w:sz w:val="24"/>
          <w:szCs w:val="24"/>
          <w:lang w:val="en-US"/>
        </w:rPr>
        <w:t>)</w:t>
      </w:r>
      <w:r w:rsidR="002E3FF3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</w:t>
      </w:r>
    </w:p>
    <w:p w14:paraId="257889D9" w14:textId="75E11281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as also measured on the day after GEH121333 injection (</w:t>
      </w:r>
      <w:r w:rsidR="005832C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igure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5E590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3</w:t>
      </w:r>
      <w:r w:rsidR="006D0992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d, </w:t>
      </w:r>
      <w:bookmarkStart w:id="0" w:name="_GoBack"/>
      <w:bookmarkEnd w:id="0"/>
      <w:r w:rsidR="006D0992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e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. Generally,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ncreased after contrast agent injection as expected and returned to baseline by day 5. The second contrast agent injection led to a very similar increase in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for the control group. For the treatment group, this increase was significantly lower both from day 5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pre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day 5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pos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p=0.022) and from day 5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pos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day 6 (p=0.014). Interestingly, already on day 1, the treatment group showed a significantly lower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an the control group (p=0.014), although </w:t>
      </w:r>
      <w:r w:rsidR="005A339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vacizumab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as administered about 30 minutes after GEH121333 injection</w:t>
      </w:r>
      <w:r w:rsidR="00B74F6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n day 0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</w:p>
    <w:p w14:paraId="3C81982C" w14:textId="77777777" w:rsidR="009D6189" w:rsidRPr="00AD001A" w:rsidRDefault="009D6189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69ECA17B" w14:textId="0F65B01E" w:rsidR="009D6189" w:rsidRPr="003240E1" w:rsidRDefault="00EE773E" w:rsidP="008D1B4C">
      <w:pPr>
        <w:tabs>
          <w:tab w:val="left" w:pos="284"/>
        </w:tabs>
        <w:spacing w:after="0" w:line="480" w:lineRule="auto"/>
        <w:jc w:val="both"/>
        <w:outlineLvl w:val="0"/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GB"/>
        </w:rPr>
      </w:pP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GEH121333-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induced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hanges in R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GB"/>
        </w:rPr>
        <w:t>1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orrelate with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hanges in R</w:t>
      </w:r>
      <w:r w:rsidR="009D6189" w:rsidRPr="003240E1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GB"/>
        </w:rPr>
        <w:t>2</w:t>
      </w:r>
    </w:p>
    <w:p w14:paraId="317FAE13" w14:textId="070B4644" w:rsidR="00E41D5D" w:rsidRPr="00AD001A" w:rsidRDefault="009D6189" w:rsidP="008D1B4C">
      <w:p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BE4D5" w:themeFill="accent2" w:themeFillTint="33"/>
          <w:lang w:val="en-GB"/>
        </w:rPr>
      </w:pPr>
      <w:r w:rsidRPr="00AD001A">
        <w:rPr>
          <w:rFonts w:ascii="Times New Roman" w:hAnsi="Times New Roman" w:cs="Times New Roman"/>
          <w:sz w:val="24"/>
          <w:szCs w:val="24"/>
          <w:lang w:val="en-GB"/>
        </w:rPr>
        <w:t>The longitudinal development of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shows strong similarities to the development of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(Figure </w:t>
      </w:r>
      <w:r w:rsidR="00BC0243" w:rsidRPr="00AD001A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c). The most conspicuous difference is 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5D7273" w:rsidRPr="00AD001A">
        <w:rPr>
          <w:rFonts w:ascii="Times New Roman" w:hAnsi="Times New Roman" w:cs="Times New Roman"/>
          <w:sz w:val="24"/>
          <w:szCs w:val="24"/>
          <w:lang w:val="en-GB"/>
        </w:rPr>
        <w:t>relative</w:t>
      </w:r>
      <w:r w:rsidR="00012C3E" w:rsidRPr="00AD001A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5D727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>strong initial increase in R</w:t>
      </w:r>
      <w:r w:rsidR="002D6C81"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429A8" w:rsidRPr="00AD001A">
        <w:rPr>
          <w:rFonts w:ascii="Times New Roman" w:hAnsi="Times New Roman" w:cs="Times New Roman"/>
          <w:sz w:val="24"/>
          <w:szCs w:val="24"/>
          <w:lang w:val="en-GB"/>
        </w:rPr>
        <w:t>immediatley</w:t>
      </w:r>
      <w:proofErr w:type="spellEnd"/>
      <w:r w:rsidR="002429A8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following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US</w:t>
      </w:r>
      <w:r w:rsidR="009138A4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PIO injection compared to a </w:t>
      </w:r>
      <w:r w:rsidR="005D7273" w:rsidRPr="00AD001A">
        <w:rPr>
          <w:rFonts w:ascii="Times New Roman" w:hAnsi="Times New Roman" w:cs="Times New Roman"/>
          <w:sz w:val="24"/>
          <w:szCs w:val="24"/>
          <w:lang w:val="en-GB"/>
        </w:rPr>
        <w:t>relative</w:t>
      </w:r>
      <w:r w:rsidR="00012C3E" w:rsidRPr="00AD001A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5D727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low </w:t>
      </w:r>
      <w:r w:rsidR="009138A4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initial </w:t>
      </w:r>
      <w:r w:rsidR="002D6C81" w:rsidRPr="00AD001A">
        <w:rPr>
          <w:rFonts w:ascii="Times New Roman" w:hAnsi="Times New Roman" w:cs="Times New Roman"/>
          <w:sz w:val="24"/>
          <w:szCs w:val="24"/>
          <w:lang w:val="en-GB"/>
        </w:rPr>
        <w:t>increase in R</w:t>
      </w:r>
      <w:r w:rsidR="002D6C81"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5D7273"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.</w:t>
      </w:r>
      <w:r w:rsidR="005D7273" w:rsidRPr="00AD001A" w:rsidDel="005D7273">
        <w:rPr>
          <w:rFonts w:ascii="Times New Roman" w:hAnsi="Times New Roman" w:cs="Times New Roman"/>
          <w:sz w:val="24"/>
          <w:szCs w:val="24"/>
          <w:shd w:val="clear" w:color="auto" w:fill="FFF2CC" w:themeFill="accent4" w:themeFillTint="33"/>
          <w:lang w:val="en-GB"/>
        </w:rPr>
        <w:t xml:space="preserve">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Both </w:t>
      </w:r>
      <w:proofErr w:type="spellStart"/>
      <w:r w:rsidR="00BC0243" w:rsidRPr="00AD001A">
        <w:rPr>
          <w:rFonts w:ascii="Times New Roman" w:hAnsi="Times New Roman" w:cs="Times New Roman"/>
          <w:sz w:val="24"/>
          <w:szCs w:val="24"/>
          <w:lang w:val="en-GB"/>
        </w:rPr>
        <w:t>tumor</w:t>
      </w:r>
      <w:proofErr w:type="spellEnd"/>
      <w:r w:rsidR="00BC024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F5214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rim </w:t>
      </w:r>
      <w:r w:rsidR="00BC024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median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>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BC024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median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values </w:t>
      </w:r>
      <w:r w:rsidR="009C49A7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correlated as shown in Figure 4. The median </w:t>
      </w:r>
      <w:proofErr w:type="spellStart"/>
      <w:r w:rsidRPr="00AD001A">
        <w:rPr>
          <w:rFonts w:ascii="Times New Roman" w:hAnsi="Times New Roman" w:cs="Times New Roman"/>
          <w:sz w:val="24"/>
          <w:szCs w:val="24"/>
          <w:lang w:val="en-GB"/>
        </w:rPr>
        <w:t>tumor</w:t>
      </w:r>
      <w:proofErr w:type="spellEnd"/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rim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showed very strong linear correlations both on day 0 </w:t>
      </w:r>
      <w:r w:rsidR="005A40E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and 5, and median </w:t>
      </w:r>
      <w:proofErr w:type="spellStart"/>
      <w:r w:rsidR="005A40E1" w:rsidRPr="00AD001A">
        <w:rPr>
          <w:rFonts w:ascii="Times New Roman" w:hAnsi="Times New Roman" w:cs="Times New Roman"/>
          <w:sz w:val="24"/>
          <w:szCs w:val="24"/>
          <w:lang w:val="en-GB"/>
        </w:rPr>
        <w:t>tumor</w:t>
      </w:r>
      <w:proofErr w:type="spellEnd"/>
      <w:r w:rsidR="005A40E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rim R</w:t>
      </w:r>
      <w:r w:rsidR="005A40E1"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5A40E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R</w:t>
      </w:r>
      <w:r w:rsidR="005A40E1"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5A40E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showed strong linear correlations on the days after contrast agent injection (day 1 and 6)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. For most </w:t>
      </w:r>
      <w:proofErr w:type="spellStart"/>
      <w:r w:rsidRPr="00AD001A">
        <w:rPr>
          <w:rFonts w:ascii="Times New Roman" w:hAnsi="Times New Roman" w:cs="Times New Roman"/>
          <w:sz w:val="24"/>
          <w:szCs w:val="24"/>
          <w:lang w:val="en-GB"/>
        </w:rPr>
        <w:t>tumors</w:t>
      </w:r>
      <w:proofErr w:type="spellEnd"/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, also the </w:t>
      </w:r>
      <w:proofErr w:type="spellStart"/>
      <w:r w:rsidRPr="00AD001A">
        <w:rPr>
          <w:rFonts w:ascii="Times New Roman" w:hAnsi="Times New Roman" w:cs="Times New Roman"/>
          <w:sz w:val="24"/>
          <w:szCs w:val="24"/>
          <w:lang w:val="en-GB"/>
        </w:rPr>
        <w:t>voxelwise</w:t>
      </w:r>
      <w:proofErr w:type="spellEnd"/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lastRenderedPageBreak/>
        <w:t>Δ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661F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3C77E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well </w:t>
      </w:r>
      <w:r w:rsidR="007661F3" w:rsidRPr="00AD001A">
        <w:rPr>
          <w:rFonts w:ascii="Times New Roman" w:hAnsi="Times New Roman" w:cs="Times New Roman"/>
          <w:sz w:val="24"/>
          <w:szCs w:val="24"/>
          <w:lang w:val="en-GB"/>
        </w:rPr>
        <w:t>correlated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, as </w:t>
      </w:r>
      <w:r w:rsidR="003C77E3" w:rsidRPr="00AD001A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7661F3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ere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and R</w:t>
      </w:r>
      <w:r w:rsidRPr="00AD001A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on the days after contrast agent injection (</w:t>
      </w:r>
      <w:r w:rsidR="00727531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Table </w:t>
      </w:r>
      <w:r w:rsidR="00561976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). Visually, both the </w:t>
      </w:r>
      <w:r w:rsidRPr="008C0D07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92C41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8C0D07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8C0D07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8C0D07">
        <w:rPr>
          <w:rFonts w:ascii="Times New Roman" w:hAnsi="Times New Roman" w:cs="Times New Roman"/>
          <w:sz w:val="24"/>
          <w:szCs w:val="24"/>
          <w:lang w:val="en-GB"/>
        </w:rPr>
        <w:t>eighted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(positive contrast) and </w:t>
      </w:r>
      <w:r w:rsidRPr="008C0D07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92C41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8C0D07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8C0D07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8C0D07">
        <w:rPr>
          <w:rFonts w:ascii="Times New Roman" w:hAnsi="Times New Roman" w:cs="Times New Roman"/>
          <w:sz w:val="24"/>
          <w:szCs w:val="24"/>
          <w:lang w:val="en-GB"/>
        </w:rPr>
        <w:t>eighted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 (negative contrast) images </w:t>
      </w:r>
      <w:r w:rsidR="002A3FF9"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demonstrate 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 xml:space="preserve">the uptake of GEH121333 (Figure </w:t>
      </w:r>
      <w:r w:rsidR="00727531" w:rsidRPr="00AD001A">
        <w:rPr>
          <w:rFonts w:ascii="Times New Roman" w:hAnsi="Times New Roman" w:cs="Times New Roman"/>
          <w:sz w:val="24"/>
          <w:szCs w:val="24"/>
          <w:lang w:val="en-GB"/>
        </w:rPr>
        <w:t>5</w:t>
      </w:r>
      <w:r w:rsidRPr="00AD001A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Pr="00AD001A">
        <w:rPr>
          <w:rFonts w:ascii="Times New Roman" w:hAnsi="Times New Roman" w:cs="Times New Roman"/>
          <w:b/>
          <w:iCs/>
          <w:color w:val="000000"/>
          <w:sz w:val="24"/>
          <w:szCs w:val="24"/>
          <w:lang w:val="en-GB"/>
        </w:rPr>
        <w:t xml:space="preserve"> </w:t>
      </w:r>
    </w:p>
    <w:p w14:paraId="5E06241B" w14:textId="77777777" w:rsidR="00107DD0" w:rsidRPr="00AD001A" w:rsidRDefault="00107DD0" w:rsidP="008D1B4C">
      <w:p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BE4D5" w:themeFill="accent2" w:themeFillTint="33"/>
          <w:lang w:val="en-GB"/>
        </w:rPr>
      </w:pPr>
    </w:p>
    <w:p w14:paraId="0A45EAB1" w14:textId="4A996206" w:rsidR="00E41D5D" w:rsidRPr="003240E1" w:rsidRDefault="00E41D5D" w:rsidP="008D1B4C">
      <w:pPr>
        <w:keepNext/>
        <w:spacing w:after="0" w:line="480" w:lineRule="auto"/>
        <w:jc w:val="both"/>
        <w:outlineLvl w:val="0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DCE MRI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D</w:t>
      </w:r>
      <w:r w:rsidR="00B74F6C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emonstrates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T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reatment</w:t>
      </w:r>
      <w:r w:rsidR="009C49A7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-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induced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hanges in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V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ascular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F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unction </w:t>
      </w:r>
    </w:p>
    <w:p w14:paraId="37494F55" w14:textId="53A23F3F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DCE-MRI was performed as the last imaging protocol to verify differences in the tumor vasculature between treated and control groups. Several parameters were significantly </w:t>
      </w:r>
      <w:r w:rsidR="0039122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educed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or treated </w:t>
      </w:r>
      <w:r w:rsidR="0039122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ompared to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ntrol tumors including the AUC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min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p=0.040),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  <w:lang w:val="en-US"/>
        </w:rPr>
        <w:t>trans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p=0.002),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ep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p=0.005) and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v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p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p=0.024)</w:t>
      </w:r>
      <w:r w:rsidR="009C49A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while </w:t>
      </w:r>
      <w:r w:rsidR="0039122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TP increased significantly (p=0.001) for the treated tumors. This indicates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 decrease in perfusion</w:t>
      </w:r>
      <w:r w:rsidR="00A10A2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A10A2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vessel permeability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d/or vascular volume</w:t>
      </w:r>
      <w:r w:rsidR="00B74F6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n the treated tumors</w:t>
      </w:r>
      <w:r w:rsidR="00E342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Figure </w:t>
      </w:r>
      <w:r w:rsidR="00107DD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6</w:t>
      </w:r>
      <w:r w:rsidR="00E342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</w:p>
    <w:p w14:paraId="12755137" w14:textId="77777777" w:rsidR="00E41D5D" w:rsidRPr="00AD001A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0086C07A" w14:textId="0D6C8F55" w:rsidR="00E41D5D" w:rsidRPr="003240E1" w:rsidRDefault="004D3382" w:rsidP="008D1B4C">
      <w:pPr>
        <w:tabs>
          <w:tab w:val="left" w:pos="284"/>
        </w:tabs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Comparison of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lassification of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T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reated and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ontrol </w:t>
      </w:r>
      <w:r w:rsidR="00021A94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G</w:t>
      </w:r>
      <w:r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>roups with</w:t>
      </w:r>
      <w:r w:rsidR="00E41D5D" w:rsidRPr="003240E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DCE- and SSC-MRI</w:t>
      </w:r>
    </w:p>
    <w:p w14:paraId="4A5139E1" w14:textId="1261263C" w:rsidR="00105713" w:rsidRPr="00AD001A" w:rsidRDefault="004D3382" w:rsidP="008D1B4C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results from PLS-DA classification to discriminate treated animals from untreated controls </w:t>
      </w:r>
      <w:r w:rsidR="000905CC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 summarized in Table </w:t>
      </w:r>
      <w:r w:rsidR="0056197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ameters selected as important for the discrimination (VIP &gt; 1) were Q, 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∆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</w:t>
      </w:r>
      <w:r w:rsidRPr="00D76E2D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</w:t>
      </w:r>
      <w:r w:rsidR="00375363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="0004381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∆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</w:t>
      </w:r>
      <w:r w:rsidRPr="00D76E2D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SSC</w:t>
      </w:r>
      <w:r w:rsidR="0015317C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MRI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TP, </w:t>
      </w:r>
      <w:proofErr w:type="spellStart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trans</w:t>
      </w:r>
      <w:proofErr w:type="spellEnd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p</w:t>
      </w:r>
      <w:proofErr w:type="spellEnd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ep</w:t>
      </w:r>
      <w:proofErr w:type="spellEnd"/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r DCE</w:t>
      </w:r>
      <w:r w:rsidR="0015317C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MRI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Table </w:t>
      </w:r>
      <w:r w:rsidR="00F37A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4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 The</w:t>
      </w:r>
      <w:r w:rsidR="001D18B8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ameters were selected when combining the data from both modalities to build a single PLS-DA model. The SSC</w:t>
      </w:r>
      <w:r w:rsidR="001D18B8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MRI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del performance improved when including </w:t>
      </w:r>
      <w:r w:rsidR="00BB132A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ly selected parameters, 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pproaching significance. </w:t>
      </w:r>
      <w:r w:rsidR="00967A4E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rformance </w:t>
      </w:r>
      <w:r w:rsidR="00967A4E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f 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DCE</w:t>
      </w:r>
      <w:r w:rsidR="00A94387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MRI</w:t>
      </w:r>
      <w:r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del was unchanged when including only selected parameters. </w:t>
      </w:r>
      <w:r w:rsidR="00B74F6C" w:rsidRPr="00AD001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both cases, the model combining SSC and DCE parameters was superior to individual methods</w:t>
      </w:r>
      <w:r w:rsidR="00E5024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96DEEED" w14:textId="77777777" w:rsidR="00E41D5D" w:rsidRDefault="00E41D5D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32C4FF2A" w14:textId="77777777" w:rsidR="003240E1" w:rsidRDefault="003240E1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03747286" w14:textId="77777777" w:rsidR="003240E1" w:rsidRPr="00AD001A" w:rsidRDefault="003240E1" w:rsidP="008D1B4C">
      <w:pPr>
        <w:spacing w:after="0" w:line="480" w:lineRule="auto"/>
        <w:jc w:val="both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</w:p>
    <w:p w14:paraId="3973E6F8" w14:textId="67E8808F" w:rsidR="00E41D5D" w:rsidRPr="00AD001A" w:rsidRDefault="0052755E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lastRenderedPageBreak/>
        <w:t>DISCUSSION</w:t>
      </w:r>
    </w:p>
    <w:p w14:paraId="11196B9F" w14:textId="27A3D7E2" w:rsidR="00A145F8" w:rsidRPr="00AD001A" w:rsidRDefault="00A145F8" w:rsidP="00D71F72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 this study</w:t>
      </w:r>
      <w:r w:rsidR="00A773F2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e investigated the effects of </w:t>
      </w:r>
      <w:r w:rsidR="009C49A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evacizumab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on the vasculature of subcutaneous ovarian cancer xenografts with SSC- and DCE-MR</w:t>
      </w:r>
      <w:r w:rsidR="003D762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 and compared the performance of these two methods with regard to how well they distinguish treated from untreated tumors. </w:t>
      </w:r>
      <w:r w:rsidR="00F931E3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addition, we </w:t>
      </w:r>
      <w:r w:rsidR="00D61BD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were interested in the </w:t>
      </w:r>
      <w:r w:rsidR="0018431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</w:t>
      </w:r>
      <w:r w:rsidR="0018431B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="0018431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ho</w:t>
      </w:r>
      <w:r w:rsidR="00E4104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tening properties of GEH121333 compared to </w:t>
      </w:r>
      <w:r w:rsidR="002A3FF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ts </w:t>
      </w:r>
      <w:r w:rsidR="00E4104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</w:t>
      </w:r>
      <w:r w:rsidR="00E4104B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E4104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hortening abilities. </w:t>
      </w:r>
    </w:p>
    <w:p w14:paraId="6E0354B2" w14:textId="77777777" w:rsidR="004D673A" w:rsidRDefault="004D673A" w:rsidP="00D71F72">
      <w:pPr>
        <w:pStyle w:val="p1"/>
        <w:spacing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</w:rPr>
      </w:pPr>
    </w:p>
    <w:p w14:paraId="45D93383" w14:textId="17835296" w:rsidR="0069461D" w:rsidRDefault="00982649" w:rsidP="00D71F72">
      <w:pPr>
        <w:pStyle w:val="p1"/>
        <w:spacing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The response of the ovarian tumors to bevacizumab was mostly in agreement with other clinical and preclinical data. </w:t>
      </w:r>
      <w:r w:rsidR="002D3986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SSC-MRI derived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microvascular and macrovascular blood volume and vessel density were significantly reduced </w:t>
      </w:r>
      <w:r w:rsidR="0041124D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as frequently reported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/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&lt;EndNote&gt;&lt;Cite&gt;&lt;Author&gt;Carmeliet&lt;/Author&gt;&lt;Year&gt;2011&lt;/Year&gt;&lt;RecNum&gt;162&lt;/RecNum&gt;&lt;DisplayText&gt;(28)&lt;/DisplayText&gt;&lt;record&gt;&lt;rec-number&gt;162&lt;/rec-number&gt;&lt;foreign-keys&gt;&lt;key app="EN" db-id="52pvv5vprrwwfreppzf5vwxqw9vwzvde5etv" timestamp="0"&gt;162&lt;/key&gt;&lt;/foreign-keys&gt;&lt;ref-type name="Journal Article"&gt;17&lt;/ref-type&gt;&lt;contributors&gt;&lt;authors&gt;&lt;author&gt;Carmeliet, P.&lt;/author&gt;&lt;author&gt;Jain, R. K.&lt;/author&gt;&lt;/authors&gt;&lt;/contributors&gt;&lt;auth-address&gt;Vesalius Research Center, VIB, K. U. Leuven, Campus Gasthuisberg, Herestraat 49, B-3000 Leuven, Belgium. peter.carmeliet@vib-kuleuven.be&lt;/auth-address&gt;&lt;titles&gt;&lt;title&gt;Principles and mechanisms of vessel normalization for cancer and other angiogenic diseases&lt;/title&gt;&lt;secondary-title&gt;Nat Rev Drug Discov&lt;/secondary-title&gt;&lt;alt-title&gt;Nature reviews. Drug discovery&lt;/alt-title&gt;&lt;/titles&gt;&lt;pages&gt;417-27&lt;/pages&gt;&lt;volume&gt;10&lt;/volume&gt;&lt;number&gt;6&lt;/number&gt;&lt;keywords&gt;&lt;keyword&gt;Angiogenesis Inhibitors/metabolism/*therapeutic use&lt;/keyword&gt;&lt;keyword&gt;Animals&lt;/keyword&gt;&lt;keyword&gt;Antineoplastic Agents/metabolism/therapeutic use&lt;/keyword&gt;&lt;keyword&gt;Humans&lt;/keyword&gt;&lt;keyword&gt;Neoplasms/drug therapy/metabolism/*physiopathology&lt;/keyword&gt;&lt;keyword&gt;Neovascularization, Pathologic/drug therapy/metabolism/*physiopathology&lt;/keyword&gt;&lt;keyword&gt;Vascular Endothelial Growth Factor A/metabolism&lt;/keyword&gt;&lt;/keywords&gt;&lt;dates&gt;&lt;year&gt;2011&lt;/year&gt;&lt;pub-dates&gt;&lt;date&gt;Jun&lt;/date&gt;&lt;/pub-dates&gt;&lt;/dates&gt;&lt;isbn&gt;1474-1784 (Electronic)&amp;#xD;1474-1776 (Linking)&lt;/isbn&gt;&lt;accession-num&gt;21629292&lt;/accession-num&gt;&lt;urls&gt;&lt;related-urls&gt;&lt;url&gt;http://www.ncbi.nlm.nih.gov/pubmed/21629292&lt;/url&gt;&lt;/related-urls&gt;&lt;/urls&gt;&lt;electronic-resource-num&gt;10.1038/nrd3455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28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r w:rsidR="00EE59E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The reduced vascularization was corroborated by histology. </w:t>
      </w:r>
      <w:r w:rsidR="00B63F59">
        <w:rPr>
          <w:rFonts w:ascii="Times New Roman" w:hAnsi="Times New Roman" w:cs="Times New Roman"/>
          <w:iCs/>
          <w:color w:val="000000"/>
          <w:sz w:val="24"/>
          <w:szCs w:val="24"/>
        </w:rPr>
        <w:t>While v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>essel size</w:t>
      </w:r>
      <w:r w:rsidR="00B63F5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was slightly increased, most studies report a decrease in vessel diameter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/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&lt;EndNote&gt;&lt;Cite&gt;&lt;Author&gt;Carmeliet&lt;/Author&gt;&lt;Year&gt;2011&lt;/Year&gt;&lt;RecNum&gt;162&lt;/RecNum&gt;&lt;DisplayText&gt;(28)&lt;/DisplayText&gt;&lt;record&gt;&lt;rec-number&gt;162&lt;/rec-number&gt;&lt;foreign-keys&gt;&lt;key app="EN" db-id="52pvv5vprrwwfreppzf5vwxqw9vwzvde5etv" timestamp="0"&gt;162&lt;/key&gt;&lt;/foreign-keys&gt;&lt;ref-type name="Journal Article"&gt;17&lt;/ref-type&gt;&lt;contributors&gt;&lt;authors&gt;&lt;author&gt;Carmeliet, P.&lt;/author&gt;&lt;author&gt;Jain, R. K.&lt;/author&gt;&lt;/authors&gt;&lt;/contributors&gt;&lt;auth-address&gt;Vesalius Research Center, VIB, K. U. Leuven, Campus Gasthuisberg, Herestraat 49, B-3000 Leuven, Belgium. peter.carmeliet@vib-kuleuven.be&lt;/auth-address&gt;&lt;titles&gt;&lt;title&gt;Principles and mechanisms of vessel normalization for cancer and other angiogenic diseases&lt;/title&gt;&lt;secondary-title&gt;Nat Rev Drug Discov&lt;/secondary-title&gt;&lt;alt-title&gt;Nature reviews. Drug discovery&lt;/alt-title&gt;&lt;/titles&gt;&lt;pages&gt;417-27&lt;/pages&gt;&lt;volume&gt;10&lt;/volume&gt;&lt;number&gt;6&lt;/number&gt;&lt;keywords&gt;&lt;keyword&gt;Angiogenesis Inhibitors/metabolism/*therapeutic use&lt;/keyword&gt;&lt;keyword&gt;Animals&lt;/keyword&gt;&lt;keyword&gt;Antineoplastic Agents/metabolism/therapeutic use&lt;/keyword&gt;&lt;keyword&gt;Humans&lt;/keyword&gt;&lt;keyword&gt;Neoplasms/drug therapy/metabolism/*physiopathology&lt;/keyword&gt;&lt;keyword&gt;Neovascularization, Pathologic/drug therapy/metabolism/*physiopathology&lt;/keyword&gt;&lt;keyword&gt;Vascular Endothelial Growth Factor A/metabolism&lt;/keyword&gt;&lt;/keywords&gt;&lt;dates&gt;&lt;year&gt;2011&lt;/year&gt;&lt;pub-dates&gt;&lt;date&gt;Jun&lt;/date&gt;&lt;/pub-dates&gt;&lt;/dates&gt;&lt;isbn&gt;1474-1784 (Electronic)&amp;#xD;1474-1776 (Linking)&lt;/isbn&gt;&lt;accession-num&gt;21629292&lt;/accession-num&gt;&lt;urls&gt;&lt;related-urls&gt;&lt;url&gt;http://www.ncbi.nlm.nih.gov/pubmed/21629292&lt;/url&gt;&lt;/related-urls&gt;&lt;/urls&gt;&lt;electronic-resource-num&gt;10.1038/nrd3455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28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</w:t>
      </w:r>
      <w:r w:rsidR="00B63F5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though this was not observed in all studies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>
          <w:fldData xml:space="preserve">PEVuZE5vdGU+PENpdGU+PEF1dGhvcj5ad2ljazwvQXV0aG9yPjxZZWFyPjIwMDk8L1llYXI+PFJl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>
          <w:fldData xml:space="preserve">PEVuZE5vdGU+PENpdGU+PEF1dGhvcj5ad2ljazwvQXV0aG9yPjxZZWFyPjIwMDk8L1llYXI+PFJl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.DATA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29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>.</w:t>
      </w:r>
      <w:r w:rsidR="00162E61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</w:p>
    <w:p w14:paraId="769C583C" w14:textId="77777777" w:rsidR="003D06D6" w:rsidRDefault="0069461D" w:rsidP="00C416BA">
      <w:pPr>
        <w:pStyle w:val="p1"/>
        <w:spacing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</w:rPr>
        <w:t>For DCE-MRI, the results ind</w:t>
      </w:r>
      <w:r w:rsidR="00B71B5B">
        <w:rPr>
          <w:rFonts w:ascii="Times New Roman" w:hAnsi="Times New Roman" w:cs="Times New Roman"/>
          <w:iCs/>
          <w:color w:val="000000"/>
          <w:sz w:val="24"/>
          <w:szCs w:val="24"/>
        </w:rPr>
        <w:t>i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>cate that treatment resulted in decreased tumor perfusion and v</w:t>
      </w:r>
      <w:r w:rsidR="00EE59E9">
        <w:rPr>
          <w:rFonts w:ascii="Times New Roman" w:hAnsi="Times New Roman" w:cs="Times New Roman"/>
          <w:iCs/>
          <w:color w:val="000000"/>
          <w:sz w:val="24"/>
          <w:szCs w:val="24"/>
        </w:rPr>
        <w:t>essel permeability. This is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agreement with other s</w:t>
      </w:r>
      <w:r w:rsidR="00C70C85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tudies, where </w:t>
      </w:r>
      <w:proofErr w:type="spellStart"/>
      <w:r w:rsidR="00C70C85">
        <w:rPr>
          <w:rFonts w:ascii="Times New Roman" w:hAnsi="Times New Roman" w:cs="Times New Roman"/>
          <w:iCs/>
          <w:color w:val="000000"/>
          <w:sz w:val="24"/>
          <w:szCs w:val="24"/>
        </w:rPr>
        <w:t>e.g</w:t>
      </w:r>
      <w:proofErr w:type="spellEnd"/>
      <w:r w:rsidR="00C70C85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C70C85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>K</w:t>
      </w:r>
      <w:r w:rsidR="00C70C85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</w:rPr>
        <w:t>trans</w:t>
      </w:r>
      <w:proofErr w:type="spellEnd"/>
      <w:r w:rsidR="00C70C85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 w:rsidR="00C70C85" w:rsidRPr="00AD001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is typically reduced after anti-angiogenic treatment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/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&lt;EndNote&gt;&lt;Cite&gt;&lt;Author&gt;O&amp;apos;Connor&lt;/Author&gt;&lt;Year&gt;2012&lt;/Year&gt;&lt;RecNum&gt;274&lt;/RecNum&gt;&lt;DisplayText&gt;(30)&lt;/DisplayText&gt;&lt;record&gt;&lt;rec-number&gt;274&lt;/rec-number&gt;&lt;foreign-keys&gt;&lt;key app="EN" db-id="52pvv5vprrwwfreppzf5vwxqw9vwzvde5etv" timestamp="1483445123"&gt;274&lt;/key&gt;&lt;/foreign-keys&gt;&lt;ref-type name="Journal Article"&gt;17&lt;/ref-type&gt;&lt;contributors&gt;&lt;authors&gt;&lt;author&gt;O&amp;apos;Connor, J. P.&lt;/author&gt;&lt;author&gt;Jackson, A.&lt;/author&gt;&lt;author&gt;Parker, G. J.&lt;/author&gt;&lt;author&gt;Roberts, C.&lt;/author&gt;&lt;author&gt;Jayson, G. C.&lt;/author&gt;&lt;/authors&gt;&lt;/contributors&gt;&lt;auth-address&gt;Imaging, Genomics and Proteomics Research Group, School of Cancer and Enabling Sciences, University of Manchester, Oxford Road, Manchester M13 9PT, UK. james.o&amp;apos;connor@ manchester.ac.uk&lt;/auth-address&gt;&lt;titles&gt;&lt;title&gt;Dynamic contrast-enhanced MRI in clinical trials of antivascular therapies&lt;/title&gt;&lt;secondary-title&gt;Nat Rev Clin Oncol&lt;/secondary-title&gt;&lt;/titles&gt;&lt;periodical&gt;&lt;full-title&gt;Nat Rev Clin Oncol&lt;/full-title&gt;&lt;/periodical&gt;&lt;pages&gt;167-77&lt;/pages&gt;&lt;volume&gt;9&lt;/volume&gt;&lt;number&gt;3&lt;/number&gt;&lt;keywords&gt;&lt;keyword&gt;Angiogenesis Inhibitors/*therapeutic use&lt;/keyword&gt;&lt;keyword&gt;Antineoplastic Agents/*therapeutic use&lt;/keyword&gt;&lt;keyword&gt;Biomarkers, Tumor&lt;/keyword&gt;&lt;keyword&gt;Clinical Trials as Topic&lt;/keyword&gt;&lt;keyword&gt;*Contrast Media&lt;/keyword&gt;&lt;keyword&gt;Decision Making&lt;/keyword&gt;&lt;keyword&gt;Humans&lt;/keyword&gt;&lt;keyword&gt;Magnetic Resonance Imaging/*instrumentation&lt;/keyword&gt;&lt;keyword&gt;Neoplasms/*drug therapy&lt;/keyword&gt;&lt;keyword&gt;Prognosis&lt;/keyword&gt;&lt;keyword&gt;Treatment Outcome&lt;/keyword&gt;&lt;keyword&gt;Vascular Endothelial Growth Factor A/antagonists &amp;amp; inhibitors/drug effects&lt;/keyword&gt;&lt;/keywords&gt;&lt;dates&gt;&lt;year&gt;2012&lt;/year&gt;&lt;pub-dates&gt;&lt;date&gt;Feb 14&lt;/date&gt;&lt;/pub-dates&gt;&lt;/dates&gt;&lt;isbn&gt;1759-4782 (Electronic)&amp;#xD;1759-4774 (Linking)&lt;/isbn&gt;&lt;accession-num&gt;22330689&lt;/accession-num&gt;&lt;urls&gt;&lt;related-urls&gt;&lt;url&gt;https://www.ncbi.nlm.nih.gov/pubmed/22330689&lt;/url&gt;&lt;/related-urls&gt;&lt;/urls&gt;&lt;electronic-resource-num&gt;10.1038/nrclinonc.2012.2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30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C70C85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proofErr w:type="gramStart"/>
      <w:r w:rsidR="002C6365">
        <w:rPr>
          <w:rFonts w:ascii="Times New Roman" w:hAnsi="Times New Roman" w:cs="Times New Roman"/>
          <w:iCs/>
          <w:color w:val="000000"/>
          <w:sz w:val="24"/>
          <w:szCs w:val="24"/>
        </w:rPr>
        <w:t>Also</w:t>
      </w:r>
      <w:proofErr w:type="gramEnd"/>
      <w:r w:rsidR="002C6365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 w:rsidR="00EE59E9">
        <w:rPr>
          <w:rFonts w:ascii="Times New Roman" w:hAnsi="Times New Roman" w:cs="Times New Roman"/>
          <w:iCs/>
          <w:color w:val="000000"/>
          <w:sz w:val="24"/>
          <w:szCs w:val="24"/>
        </w:rPr>
        <w:t>DCE-MRI indicates a</w:t>
      </w:r>
      <w:r w:rsidR="002707FF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decrease in tumor blood volume, measured as a </w:t>
      </w:r>
      <w:proofErr w:type="spellStart"/>
      <w:r w:rsidR="002707FF">
        <w:rPr>
          <w:rFonts w:ascii="Times New Roman" w:hAnsi="Times New Roman" w:cs="Times New Roman"/>
          <w:iCs/>
          <w:color w:val="000000"/>
          <w:sz w:val="24"/>
          <w:szCs w:val="24"/>
        </w:rPr>
        <w:t>decrase</w:t>
      </w:r>
      <w:proofErr w:type="spellEnd"/>
      <w:r w:rsidR="002707FF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2707FF">
        <w:rPr>
          <w:rFonts w:ascii="Times New Roman" w:hAnsi="Times New Roman" w:cs="Times New Roman"/>
          <w:iCs/>
          <w:color w:val="000000"/>
          <w:sz w:val="24"/>
          <w:szCs w:val="24"/>
        </w:rPr>
        <w:t>v</w:t>
      </w:r>
      <w:r w:rsidR="002707FF" w:rsidRPr="002707FF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p</w:t>
      </w:r>
      <w:proofErr w:type="spellEnd"/>
      <w:r w:rsidR="002707FF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</w:p>
    <w:p w14:paraId="764AA96E" w14:textId="13227A55" w:rsidR="005431D7" w:rsidRPr="003F5DCA" w:rsidRDefault="003D06D6" w:rsidP="00DF517D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Like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shown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previously</w:t>
      </w:r>
      <w:proofErr w:type="spellEnd"/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>
          <w:fldData xml:space="preserve">PEVuZE5vdGU+PENpdGU+PEF1dGhvcj5BZ2hpZ2hpPC9BdXRob3I+PFllYXI+MjAxNTwvWWVhcj48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>
          <w:fldData xml:space="preserve">PEVuZE5vdGU+PENpdGU+PEF1dGhvcj5BZ2hpZ2hpPC9BdXRob3I+PFllYXI+MjAxNTwvWWVhcj48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.DATA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20,31)</w: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the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strongest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R</w:t>
      </w:r>
      <w:r w:rsidRPr="00DF517D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and R</w:t>
      </w:r>
      <w:r w:rsidRPr="00DF517D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effects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were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measured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about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24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hours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after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USPIO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injection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suggesting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extravasation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accumulation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of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the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nano</w:t>
      </w:r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particles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the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tumors.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While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USPIOs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have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been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shown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to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accumulate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macrophages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, R</w:t>
      </w:r>
      <w:r w:rsidR="00407EF8" w:rsidRPr="00DF517D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1</w:t>
      </w:r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effects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are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stronger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for </w:t>
      </w:r>
      <w:proofErr w:type="spellStart"/>
      <w:r w:rsidR="00544410">
        <w:rPr>
          <w:rFonts w:ascii="Times New Roman" w:hAnsi="Times New Roman" w:cs="Times New Roman"/>
          <w:iCs/>
          <w:color w:val="000000"/>
          <w:sz w:val="24"/>
          <w:szCs w:val="24"/>
        </w:rPr>
        <w:t>extracellular</w:t>
      </w:r>
      <w:proofErr w:type="spellEnd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407EF8">
        <w:rPr>
          <w:rFonts w:ascii="Times New Roman" w:hAnsi="Times New Roman" w:cs="Times New Roman"/>
          <w:iCs/>
          <w:color w:val="000000"/>
          <w:sz w:val="24"/>
          <w:szCs w:val="24"/>
        </w:rPr>
        <w:t>iron</w:t>
      </w:r>
      <w:proofErr w:type="spellEnd"/>
      <w:r w:rsidR="00BA30A1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 w:rsidR="00DF517D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/>
      </w:r>
      <w:r w:rsidR="00DF517D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&lt;EndNote&gt;&lt;Cite&gt;&lt;Author&gt;Aghighi&lt;/Author&gt;&lt;Year&gt;2015&lt;/Year&gt;&lt;RecNum&gt;246&lt;/RecNum&gt;&lt;DisplayText&gt;(31)&lt;/DisplayText&gt;&lt;record&gt;&lt;rec-number&gt;246&lt;/rec-number&gt;&lt;foreign-keys&gt;&lt;key app="EN" db-id="52pvv5vprrwwfreppzf5vwxqw9vwzvde5etv" timestamp="0"&gt;246&lt;/key&gt;&lt;/foreign-keys&gt;&lt;ref-type name="Journal Article"&gt;17&lt;/ref-type&gt;&lt;contributors&gt;&lt;authors&gt;&lt;author&gt;Aghighi, M.&lt;/author&gt;&lt;author&gt;Golovko, D.&lt;/author&gt;&lt;author&gt;Ansari, C.&lt;/author&gt;&lt;author&gt;Marina, N. M.&lt;/author&gt;&lt;author&gt;Pisani, L.&lt;/author&gt;&lt;author&gt;Kurlander, L.&lt;/author&gt;&lt;author&gt;Klenk, C.&lt;/author&gt;&lt;author&gt;Bhaumik, S.&lt;/author&gt;&lt;author&gt;Wendland, M.&lt;/author&gt;&lt;author&gt;Daldrup-Link, H. E.&lt;/author&gt;&lt;/authors&gt;&lt;/contributors&gt;&lt;auth-address&gt;Department of Radiology, Molecular Imaging Program at Stanford, Stanford University, Stanford, CA, United States of America.&amp;#xD;School of Medicine, Tufts University, Medford, MA, United States of America.&amp;#xD;GE Global Research Center, Research Circle, Niskayuna, NY, United States of America.&amp;#xD;University of California, Berkeley, CA, United States of America.&lt;/auth-address&gt;&lt;titles&gt;&lt;title&gt;Imaging Tumor Necrosis with Ferumoxytol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42665&lt;/pages&gt;&lt;volume&gt;10&lt;/volume&gt;&lt;number&gt;11&lt;/number&gt;&lt;dates&gt;&lt;year&gt;2015&lt;/year&gt;&lt;/dates&gt;&lt;isbn&gt;1932-6203 (Electronic)&amp;#xD;1932-6203 (Linking)&lt;/isbn&gt;&lt;accession-num&gt;26569397&lt;/accession-num&gt;&lt;urls&gt;&lt;related-urls&gt;&lt;url&gt;http://www.ncbi.nlm.nih.gov/pubmed/26569397&lt;/url&gt;&lt;/related-urls&gt;&lt;/urls&gt;&lt;custom2&gt;4646285&lt;/custom2&gt;&lt;electronic-resource-num&gt;10.1371/journal.pone.0142665&lt;/electronic-resource-num&gt;&lt;/record&gt;&lt;/Cite&gt;&lt;/EndNote&gt;</w:instrText>
      </w:r>
      <w:r w:rsidR="00DF517D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DF517D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31)</w:t>
      </w:r>
      <w:r w:rsidR="00DF517D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="00DF517D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he R</w:t>
      </w:r>
      <w:r w:rsidR="00652799" w:rsidRPr="00652799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1</w:t>
      </w:r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enhancement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measur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his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study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suggests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hat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USPIOs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mostly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accumulat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via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h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enhanc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permeability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and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retention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(EPR)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effect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h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extracellular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spac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Sinc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R</w:t>
      </w:r>
      <w:r w:rsidR="00652799" w:rsidRPr="00652799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1</w:t>
      </w:r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and R</w:t>
      </w:r>
      <w:r w:rsidR="00652799" w:rsidRPr="00652799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2</w:t>
      </w:r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changes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wer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reduc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reat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mic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USPIO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accumulation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was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lower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treated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mic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which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may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be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attributabl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to a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decrease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in </w:t>
      </w:r>
      <w:proofErr w:type="spellStart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>permeability</w:t>
      </w:r>
      <w:proofErr w:type="spellEnd"/>
      <w:r w:rsidR="00652799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The half-life of GEH121333 in the blood has been measured to be 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lastRenderedPageBreak/>
        <w:t xml:space="preserve">approximately </w:t>
      </w:r>
      <w:r w:rsidR="00022FDC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4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hours in rats </w:t>
      </w:r>
      <w:r w:rsidR="002F4BB8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instrText xml:space="preserve"> ADDIN EN.CITE </w:instrText>
      </w:r>
      <w:r w:rsidR="00D32197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instrText xml:space="preserve"> ADDIN EN.CITE.DATA </w:instrText>
      </w:r>
      <w:r w:rsidR="00D32197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</w:r>
      <w:r w:rsidR="00D32197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fldChar w:fldCharType="end"/>
      </w:r>
      <w:r w:rsidR="002F4BB8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</w:r>
      <w:r w:rsidR="002F4BB8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fldChar w:fldCharType="separate"/>
      </w:r>
      <w:r w:rsidR="00D32197">
        <w:rPr>
          <w:rFonts w:ascii="Times New Roman" w:hAnsi="Times New Roman" w:cs="Times New Roman"/>
          <w:noProof/>
          <w:color w:val="343434"/>
          <w:sz w:val="24"/>
          <w:szCs w:val="24"/>
          <w:u w:color="0950C4"/>
          <w:lang w:val="en-US"/>
        </w:rPr>
        <w:t>(20)</w:t>
      </w:r>
      <w:r w:rsidR="002F4BB8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fldChar w:fldCharType="end"/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. In our study, </w:t>
      </w:r>
      <w:r w:rsidR="005A339E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bevacizumab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was administered about 30 minutes after GEH121333, which </w:t>
      </w:r>
      <w:r w:rsidR="00525261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suggests 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that vascular </w:t>
      </w:r>
      <w:r w:rsidR="000D5175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permeability decreased</w:t>
      </w:r>
      <w:r w:rsidR="00525261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over a period of hours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after treatment, while</w:t>
      </w:r>
      <w:r w:rsidR="009B7961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a </w:t>
      </w:r>
      <w:r w:rsidR="00F91F64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considerable</w:t>
      </w:r>
      <w:r w:rsidR="00F91F64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</w:t>
      </w:r>
      <w:r w:rsidR="009B7961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amount of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USPIOs </w:t>
      </w:r>
      <w:r w:rsidR="009B7961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was</w:t>
      </w:r>
      <w:r w:rsidR="00E41D5D" w:rsidRPr="00AD001A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 still present in the blood. </w:t>
      </w:r>
      <w:r w:rsidR="00D46742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 xml:space="preserve">This is also in line with other studies showing that </w:t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lang w:val="en-US"/>
        </w:rPr>
        <w:t xml:space="preserve">changes in the tumor vasculature, especially in permeability, happen as early as one hour after treatment with bevacizumab </w:t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lang w:val="en-US"/>
        </w:rPr>
        <w:fldChar w:fldCharType="begin">
          <w:fldData xml:space="preserve">PEVuZE5vdGU+PENpdGU+PEF1dGhvcj5Kb3JkYW48L0F1dGhvcj48WWVhcj4yMDA1PC9ZZWFyPjxS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</w:fldData>
        </w:fldChar>
      </w:r>
      <w:r w:rsidR="003F5DCA">
        <w:rPr>
          <w:rFonts w:ascii="Times New Roman" w:hAnsi="Times New Roman" w:cs="Times New Roman"/>
          <w:color w:val="343434"/>
          <w:sz w:val="24"/>
          <w:szCs w:val="24"/>
          <w:lang w:val="en-US"/>
        </w:rPr>
        <w:instrText xml:space="preserve"> ADDIN EN.CITE </w:instrText>
      </w:r>
      <w:r w:rsidR="003F5DCA">
        <w:rPr>
          <w:rFonts w:ascii="Times New Roman" w:hAnsi="Times New Roman" w:cs="Times New Roman"/>
          <w:color w:val="343434"/>
          <w:sz w:val="24"/>
          <w:szCs w:val="24"/>
          <w:lang w:val="en-US"/>
        </w:rPr>
        <w:fldChar w:fldCharType="begin">
          <w:fldData xml:space="preserve">PEVuZE5vdGU+PENpdGU+PEF1dGhvcj5Kb3JkYW48L0F1dGhvcj48WWVhcj4yMDA1PC9ZZWFyPjxS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</w:fldData>
        </w:fldChar>
      </w:r>
      <w:r w:rsidR="003F5DCA">
        <w:rPr>
          <w:rFonts w:ascii="Times New Roman" w:hAnsi="Times New Roman" w:cs="Times New Roman"/>
          <w:color w:val="343434"/>
          <w:sz w:val="24"/>
          <w:szCs w:val="24"/>
          <w:lang w:val="en-US"/>
        </w:rPr>
        <w:instrText xml:space="preserve"> ADDIN EN.CITE.DATA </w:instrText>
      </w:r>
      <w:r w:rsidR="003F5DCA">
        <w:rPr>
          <w:rFonts w:ascii="Times New Roman" w:hAnsi="Times New Roman" w:cs="Times New Roman"/>
          <w:color w:val="343434"/>
          <w:sz w:val="24"/>
          <w:szCs w:val="24"/>
          <w:lang w:val="en-US"/>
        </w:rPr>
      </w:r>
      <w:r w:rsidR="003F5DCA">
        <w:rPr>
          <w:rFonts w:ascii="Times New Roman" w:hAnsi="Times New Roman" w:cs="Times New Roman"/>
          <w:color w:val="343434"/>
          <w:sz w:val="24"/>
          <w:szCs w:val="24"/>
          <w:lang w:val="en-US"/>
        </w:rPr>
        <w:fldChar w:fldCharType="end"/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lang w:val="en-US"/>
        </w:rPr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noProof/>
          <w:color w:val="343434"/>
          <w:sz w:val="24"/>
          <w:szCs w:val="24"/>
          <w:lang w:val="en-US"/>
        </w:rPr>
        <w:t>(32)</w:t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lang w:val="en-US"/>
        </w:rPr>
        <w:fldChar w:fldCharType="end"/>
      </w:r>
      <w:r w:rsidR="00D46742" w:rsidRPr="00DF517D">
        <w:rPr>
          <w:rFonts w:ascii="Times New Roman" w:hAnsi="Times New Roman" w:cs="Times New Roman"/>
          <w:color w:val="343434"/>
          <w:sz w:val="24"/>
          <w:szCs w:val="24"/>
          <w:u w:color="0950C4"/>
          <w:lang w:val="en-US"/>
        </w:rPr>
        <w:t>.</w:t>
      </w:r>
    </w:p>
    <w:p w14:paraId="16319393" w14:textId="77777777" w:rsidR="00D46742" w:rsidRDefault="00D46742" w:rsidP="00D71F72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4DD037A5" w14:textId="2CD0EA08" w:rsidR="007F2F2B" w:rsidRDefault="00E41D5D" w:rsidP="00D71F72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Only few other studies combine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based DCE-MRI and USPIO</w:t>
      </w:r>
      <w:r w:rsidR="008018D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ased SSC-MRI</w:t>
      </w:r>
      <w:r w:rsidR="00B507A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evaluate drugs targeting tumor vasculature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YXVlcmxlPC9BdXRob3I+PFllYXI+MjAxMDwvWWVhcj48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CYXVlcmxlPC9BdXRob3I+PFllYXI+MjAxMDwvWWVhcj48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29,33,34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B507A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Like this present study, 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ese </w:t>
      </w:r>
      <w:r w:rsidR="001D77B1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udies </w:t>
      </w:r>
      <w:r w:rsidR="00B507A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howed </w:t>
      </w:r>
      <w:r w:rsidR="001D77B1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at vascular targeting drugs can affect both vascular function and morphology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nd that it can be useful to report both in order to get a complete picture of how a specific drug affects the tumor vasculature. This was also emphasized by a recent study </w:t>
      </w:r>
      <w:r w:rsidR="00E16D7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at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described how DCE-MRI can be strongly influenced by vascular structure and that anti-angiogenic treatment can alter the correlation between vascular function and structure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Kim&lt;/Author&gt;&lt;Year&gt;2016&lt;/Year&gt;&lt;RecNum&gt;279&lt;/RecNum&gt;&lt;DisplayText&gt;(35)&lt;/DisplayText&gt;&lt;record&gt;&lt;rec-number&gt;279&lt;/rec-number&gt;&lt;foreign-keys&gt;&lt;key app="EN" db-id="52pvv5vprrwwfreppzf5vwxqw9vwzvde5etv" timestamp="1485513420"&gt;279&lt;/key&gt;&lt;/foreign-keys&gt;&lt;ref-type name="Journal Article"&gt;17&lt;/ref-type&gt;&lt;contributors&gt;&lt;authors&gt;&lt;author&gt;Kim, E.&lt;/author&gt;&lt;author&gt;Kim, J.&lt;/author&gt;&lt;author&gt;Maelandsmo, G. M.&lt;/author&gt;&lt;author&gt;Johansen, B.&lt;/author&gt;&lt;author&gt;Moestue, S. A.&lt;/author&gt;&lt;/authors&gt;&lt;/contributors&gt;&lt;auth-address&gt;Department of Circulation and Medical Imaging, NTNU, Norwegian University of Science and Technology, Trondheim, Norway.&amp;#xD;Department of Tumor Biology, Institute for Cancer Research, The Norwegian Radium Hospital, Oslo University Hospital, Oslo, Norway.&amp;#xD;Department of Biology, NTNU, Norwegian University of Science and Technology, Trondheim, Norway.&lt;/auth-address&gt;&lt;titles&gt;&lt;title&gt;Anti-angiogenic therapy affects the relationship between tumor vascular structure and function: A correlation study between micro-computed tomography angiography and dynamic contrast enhanced MRI&lt;/title&gt;&lt;secondary-title&gt;Magn Reson Med&lt;/secondary-title&gt;&lt;/titles&gt;&lt;periodical&gt;&lt;full-title&gt;Magn Reson Med&lt;/full-title&gt;&lt;/periodical&gt;&lt;keywords&gt;&lt;keyword&gt;Dce-mri&lt;/keyword&gt;&lt;keyword&gt;anti-angiogenic therapy&lt;/keyword&gt;&lt;keyword&gt;micro-CT&lt;/keyword&gt;&lt;keyword&gt;permeability surface-area product&lt;/keyword&gt;&lt;keyword&gt;tumor vasculature&lt;/keyword&gt;&lt;/keywords&gt;&lt;dates&gt;&lt;year&gt;2016&lt;/year&gt;&lt;pub-dates&gt;&lt;date&gt;Nov 25&lt;/date&gt;&lt;/pub-dates&gt;&lt;/dates&gt;&lt;isbn&gt;1522-2594 (Electronic)&amp;#xD;0740-3194 (Linking)&lt;/isbn&gt;&lt;accession-num&gt;27888545&lt;/accession-num&gt;&lt;urls&gt;&lt;related-urls&gt;&lt;url&gt;https://www.ncbi.nlm.nih.gov/pubmed/27888545&lt;/url&gt;&lt;/related-urls&gt;&lt;/urls&gt;&lt;electronic-resource-num&gt;10.1002/mrm.26547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5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  <w:r w:rsidR="0096627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btaining comprehensive data on various aspects of </w:t>
      </w:r>
      <w:r w:rsidR="00B507A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he tumor vasculature</w:t>
      </w:r>
      <w:r w:rsidR="0096627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may </w:t>
      </w:r>
      <w:r w:rsidR="004809AF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refore </w:t>
      </w:r>
      <w:r w:rsidR="0096627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 crucial for</w:t>
      </w:r>
      <w:r w:rsidR="00710B0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</w:t>
      </w:r>
      <w:r w:rsidR="0096627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development of anti</w:t>
      </w:r>
      <w:r w:rsidR="00710B0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="00966270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vascular drugs and strategies for monitoring response to such drugs in the clinic.</w:t>
      </w:r>
      <w:r w:rsidR="007F2F2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</w:p>
    <w:p w14:paraId="21971DD6" w14:textId="77777777" w:rsidR="00B507A7" w:rsidRDefault="00B507A7" w:rsidP="00D71F72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3D604E4B" w14:textId="063F199F" w:rsidR="00B507A7" w:rsidRPr="00AD001A" w:rsidRDefault="00B507A7" w:rsidP="00D71F72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Our multivariate analysis illustrated the benefit of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ultiparametric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maging, showing that the combination of SSC-MRI and DCE-MRI better distinguished treated from control tumors than either modality alone. It was possible to increase performance by including only selected variables in the PLS model. For SSC-MRI, the specificity increased when excluding 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sym w:font="Symbol" w:char="F044"/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2* and R, </w:t>
      </w:r>
      <w:r w:rsidR="00AD644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with the latter not being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ignificantly different between treated and control groups</w:t>
      </w:r>
      <w:r w:rsidR="00973B4D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based on univariate t-test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Interestingly, for DCE-MRI, the sensitivity was increased but the specificity decreased when only using selected variables. Though</w:t>
      </w:r>
      <w:r w:rsidR="00741262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 biological interpretation of these findings is not straightforward, 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hey emphasize the importance of identifying the most relevant biomarkers for a specific combination of disease type and treatment regimen.</w:t>
      </w:r>
    </w:p>
    <w:p w14:paraId="44243C94" w14:textId="77777777" w:rsidR="00BA38D6" w:rsidRPr="00AD001A" w:rsidRDefault="00BA38D6" w:rsidP="008D1B4C">
      <w:pPr>
        <w:spacing w:after="0" w:line="480" w:lineRule="auto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08A635DE" w14:textId="010BC234" w:rsidR="00067065" w:rsidRDefault="002B4AF4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Due to the lack of suitable clinically approved contrast agents, </w:t>
      </w:r>
      <w:r w:rsidR="00A64CD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elatively few </w:t>
      </w:r>
      <w:r w:rsidR="00350BC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linical </w:t>
      </w:r>
      <w:r w:rsidR="00A64CD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udies </w:t>
      </w:r>
      <w:r w:rsidR="003A5F4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ave been conducted </w:t>
      </w:r>
      <w:r w:rsidR="00A64CD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with </w:t>
      </w:r>
      <w:r w:rsidR="003A5F4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SC-MRI</w:t>
      </w:r>
      <w:r w:rsidR="0006706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ompared to DCE-MRI</w:t>
      </w:r>
      <w:r w:rsidR="003A5F4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06706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But since </w:t>
      </w:r>
      <w:r w:rsidR="003A5F4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SC-MRI gives </w:t>
      </w:r>
      <w:r w:rsidR="00D6416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useful</w:t>
      </w:r>
      <w:r w:rsidR="004D52E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3A5F4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omplimentary information </w:t>
      </w:r>
      <w:r w:rsidR="00AB54C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o DCE-MRI</w:t>
      </w:r>
      <w:r w:rsidR="00912E8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rough a comparably simpler acquisition protocol</w:t>
      </w:r>
      <w:r w:rsidR="00CD5BD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="00AB54C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t is</w:t>
      </w:r>
      <w:r w:rsidR="00976A0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 </w:t>
      </w:r>
      <w:r w:rsidR="0006706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ighly translational and reproducible </w:t>
      </w:r>
      <w:r w:rsidR="00976A0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method worth exploring further.</w:t>
      </w:r>
      <w:r w:rsidR="00C922A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06706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he following paragraphs address some of the disadvantages of USPIOS and how they can be circumvented as illustrated by the present and previous studies. </w:t>
      </w:r>
    </w:p>
    <w:p w14:paraId="1BA1CE8A" w14:textId="77777777" w:rsidR="004D673A" w:rsidRDefault="004D673A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68C9E125" w14:textId="06992EB0" w:rsidR="00E41D5D" w:rsidRDefault="00976A0C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general, </w:t>
      </w:r>
      <w:r w:rsidR="009560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USPIO</w:t>
      </w:r>
      <w:r w:rsidR="00A94234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="009560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F6297A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re </w:t>
      </w:r>
      <w:r w:rsidR="00116C2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well tolerated and </w:t>
      </w:r>
      <w:r w:rsidR="0081257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an be expected to provide a different adverse reaction profile compared to</w:t>
      </w:r>
      <w:r w:rsidR="009560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="009560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d</w:t>
      </w:r>
      <w:proofErr w:type="spellEnd"/>
      <w:r w:rsidR="009560A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based contrast agents</w:t>
      </w:r>
      <w:r w:rsidR="006316B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especially</w:t>
      </w:r>
      <w:r w:rsidR="00B91BC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116C2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or </w:t>
      </w:r>
      <w:r w:rsidR="00B91BC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patients with reduced renal function</w:t>
      </w:r>
      <w:r w:rsidR="00047F4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F26A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particular, the USPIO </w:t>
      </w:r>
      <w:proofErr w:type="spellStart"/>
      <w:r w:rsidR="00F26A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ytol</w:t>
      </w:r>
      <w:proofErr w:type="spellEnd"/>
      <w:r w:rsidR="00F26A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s been used in many diagnostic imaging studies</w:t>
      </w:r>
      <w:r w:rsidR="00C926E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Finn&lt;/Author&gt;&lt;Year&gt;2017&lt;/Year&gt;&lt;RecNum&gt;296&lt;/RecNum&gt;&lt;DisplayText&gt;(36)&lt;/DisplayText&gt;&lt;record&gt;&lt;rec-number&gt;296&lt;/rec-number&gt;&lt;foreign-keys&gt;&lt;key app="EN" db-id="52pvv5vprrwwfreppzf5vwxqw9vwzvde5etv" timestamp="1508938037"&gt;296&lt;/key&gt;&lt;/foreign-keys&gt;&lt;ref-type name="Journal Article"&gt;17&lt;/ref-type&gt;&lt;contributors&gt;&lt;authors&gt;&lt;author&gt;Finn, J. P.&lt;/author&gt;&lt;author&gt;Nguyen, K. L.&lt;/author&gt;&lt;author&gt;Hu, P.&lt;/author&gt;&lt;/authors&gt;&lt;/contributors&gt;&lt;auth-address&gt;Department of Radiological Sciences, UCLA, Los Angeles, California, USA.&amp;#xD;Medicine, David Geffen School of Medicine, UCLA, Los Angeles, California, USA.&amp;#xD;Department of Biomedical Physics, UCLA, Los Angeles, California, USA.&lt;/auth-address&gt;&lt;titles&gt;&lt;title&gt;Ferumoxytol vs. Gadolinium agents for contrast-enhanced MRI: Thoughts on evolving indications, risks, and benefits&lt;/title&gt;&lt;secondary-title&gt;J Magn Reson Imaging&lt;/secondary-title&gt;&lt;/titles&gt;&lt;periodical&gt;&lt;full-title&gt;J Magn Reson Imaging&lt;/full-title&gt;&lt;/periodical&gt;&lt;pages&gt;919-923&lt;/pages&gt;&lt;volume&gt;46&lt;/volume&gt;&lt;number&gt;3&lt;/number&gt;&lt;dates&gt;&lt;year&gt;2017&lt;/year&gt;&lt;pub-dates&gt;&lt;date&gt;Sep&lt;/date&gt;&lt;/pub-dates&gt;&lt;/dates&gt;&lt;isbn&gt;1522-2586 (Electronic)&amp;#xD;1053-1807 (Linking)&lt;/isbn&gt;&lt;accession-num&gt;28160356&lt;/accession-num&gt;&lt;urls&gt;&lt;related-urls&gt;&lt;url&gt;https://www.ncbi.nlm.nih.gov/pubmed/28160356&lt;/url&gt;&lt;/related-urls&gt;&lt;/urls&gt;&lt;electronic-resource-num&gt;10.1002/jmri.25580&lt;/electronic-resource-num&gt;&lt;/record&gt;&lt;/Cite&gt;&lt;/EndNote&gt;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6)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F26A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047F4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some </w:t>
      </w:r>
      <w:r w:rsidR="003805D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rare 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ases, </w:t>
      </w:r>
      <w:r w:rsidR="00047F4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owever, </w:t>
      </w:r>
      <w:r w:rsidR="0000258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evere 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dverse effects such as </w:t>
      </w:r>
      <w:proofErr w:type="spellStart"/>
      <w:r w:rsidR="00547F0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naphylactoid</w:t>
      </w:r>
      <w:proofErr w:type="spellEnd"/>
      <w:r w:rsidR="0000258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reaction</w:t>
      </w:r>
      <w:r w:rsidR="00BF3F4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ve been reported, which occurred when injecting </w:t>
      </w:r>
      <w:proofErr w:type="spellStart"/>
      <w:r w:rsidR="00F26A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ytol</w:t>
      </w:r>
      <w:proofErr w:type="spellEnd"/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00A2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s a bolus 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 therapeutic doses</w:t>
      </w:r>
      <w:r w:rsidR="00BF3F4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(FDA</w:t>
      </w:r>
      <w:r w:rsidR="00C67E9C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="003805D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TY2hpbGxlcjwvQXV0aG9yPjxZZWFyPjIwMTQ8L1llYXI+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TY2hpbGxlcjwvQXV0aG9yPjxZZWFyPjIwMTQ8L1llYXI+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</w:fldData>
        </w:fldCha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2F4BB8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2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3805D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).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ese reports </w:t>
      </w:r>
      <w:r w:rsidR="008C3D7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ave led the 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DA </w:t>
      </w:r>
      <w:r w:rsidR="008C3D7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to release new 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guidelines calling for slow infusion</w:t>
      </w:r>
      <w:r w:rsidR="00912E8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which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</w:t>
      </w:r>
      <w:r w:rsidR="00912E8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ast uncertainty on the future clinical role of USPIOs as contrast agents, especially in applications like SSC-MRI that require bolus administration. </w:t>
      </w:r>
      <w:r w:rsidR="00D92C41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However,</w:t>
      </w:r>
      <w:r w:rsidR="002F5D8B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maging doses are typically lower than the therapeutic dose, and preliminary safety studies indicate that the benefits will likely exceed the risks for many patient groups</w:t>
      </w:r>
      <w:r w:rsidR="002B46B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Finn&lt;/Author&gt;&lt;Year&gt;2017&lt;/Year&gt;&lt;RecNum&gt;296&lt;/RecNum&gt;&lt;DisplayText&gt;(36)&lt;/DisplayText&gt;&lt;record&gt;&lt;rec-number&gt;296&lt;/rec-number&gt;&lt;foreign-keys&gt;&lt;key app="EN" db-id="52pvv5vprrwwfreppzf5vwxqw9vwzvde5etv" timestamp="1508938037"&gt;296&lt;/key&gt;&lt;/foreign-keys&gt;&lt;ref-type name="Journal Article"&gt;17&lt;/ref-type&gt;&lt;contributors&gt;&lt;authors&gt;&lt;author&gt;Finn, J. P.&lt;/author&gt;&lt;author&gt;Nguyen, K. L.&lt;/author&gt;&lt;author&gt;Hu, P.&lt;/author&gt;&lt;/authors&gt;&lt;/contributors&gt;&lt;auth-address&gt;Department of Radiological Sciences, UCLA, Los Angeles, California, USA.&amp;#xD;Medicine, David Geffen School of Medicine, UCLA, Los Angeles, California, USA.&amp;#xD;Department of Biomedical Physics, UCLA, Los Angeles, California, USA.&lt;/auth-address&gt;&lt;titles&gt;&lt;title&gt;Ferumoxytol vs. Gadolinium agents for contrast-enhanced MRI: Thoughts on evolving indications, risks, and benefits&lt;/title&gt;&lt;secondary-title&gt;J Magn Reson Imaging&lt;/secondary-title&gt;&lt;/titles&gt;&lt;periodical&gt;&lt;full-title&gt;J Magn Reson Imaging&lt;/full-title&gt;&lt;/periodical&gt;&lt;pages&gt;919-923&lt;/pages&gt;&lt;volume&gt;46&lt;/volume&gt;&lt;number&gt;3&lt;/number&gt;&lt;dates&gt;&lt;year&gt;2017&lt;/year&gt;&lt;pub-dates&gt;&lt;date&gt;Sep&lt;/date&gt;&lt;/pub-dates&gt;&lt;/dates&gt;&lt;isbn&gt;1522-2586 (Electronic)&amp;#xD;1053-1807 (Linking)&lt;/isbn&gt;&lt;accession-num&gt;28160356&lt;/accession-num&gt;&lt;urls&gt;&lt;related-urls&gt;&lt;url&gt;https://www.ncbi.nlm.nih.gov/pubmed/28160356&lt;/url&gt;&lt;/related-urls&gt;&lt;/urls&gt;&lt;electronic-resource-num&gt;10.1002/jmri.25580&lt;/electronic-resource-num&gt;&lt;/record&gt;&lt;/Cite&gt;&lt;/EndNote&gt;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6)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B46B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</w:t>
      </w:r>
      <w:r w:rsidR="00C54AD7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</w:p>
    <w:p w14:paraId="6AE7903B" w14:textId="77777777" w:rsidR="00067065" w:rsidRDefault="00067065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0F7B774C" w14:textId="437000E8" w:rsidR="00A87BEE" w:rsidRDefault="00D92C41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urther</w:t>
      </w:r>
      <w:r w:rsidR="00714D8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t</w:t>
      </w:r>
      <w:r w:rsidR="00DE1BC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here are </w:t>
      </w:r>
      <w:r w:rsidR="00D13E8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pplication</w:t>
      </w:r>
      <w:r w:rsidR="00DE1BC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s</w:t>
      </w:r>
      <w:r w:rsidR="00D13E8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of US</w:t>
      </w:r>
      <w:r w:rsidR="00B66A4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P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O</w:t>
      </w:r>
      <w:r w:rsidR="000E07D1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ontrast-enhanced MRI that do</w:t>
      </w:r>
      <w:r w:rsidR="00D65A82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not require bolus administration</w:t>
      </w:r>
      <w:r w:rsidR="005C66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adhere to current guidelines</w:t>
      </w:r>
      <w:r w:rsidR="00DE1BC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One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13E8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s the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detect</w:t>
      </w:r>
      <w:r w:rsidR="00D13E84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on of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lymph node metastases</w:t>
      </w:r>
      <w:r w:rsidR="005C660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n images acquired one day after USPIO administration. This </w:t>
      </w:r>
      <w:r w:rsidR="002C53E0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s shown success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n </w:t>
      </w:r>
      <w:r w:rsidR="0026095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reast cancer</w:t>
      </w:r>
      <w:r w:rsidR="00B91BC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Nb3RvbXVyYTwvQXV0aG9yPjxZZWFyPjIwMTY8L1llYXI+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Nb3RvbXVyYTwvQXV0aG9yPjxZZWFyPjIwMTY8L1llYXI+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7)</w: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6095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prostate cancer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Fortuin&lt;/Author&gt;&lt;Year&gt;2014&lt;/Year&gt;&lt;RecNum&gt;225&lt;/RecNum&gt;&lt;DisplayText&gt;(38)&lt;/DisplayText&gt;&lt;record&gt;&lt;rec-number&gt;225&lt;/rec-number&gt;&lt;foreign-keys&gt;&lt;key app="EN" db-id="52pvv5vprrwwfreppzf5vwxqw9vwzvde5etv" timestamp="0"&gt;225&lt;/key&gt;&lt;/foreign-keys&gt;&lt;ref-type name="Journal Article"&gt;17&lt;/ref-type&gt;&lt;contributors&gt;&lt;authors&gt;&lt;author&gt;Fortuin, A. S.&lt;/author&gt;&lt;author&gt;Smeenk, R. J.&lt;/author&gt;&lt;author&gt;Meijer, H. J.&lt;/author&gt;&lt;author&gt;Witjes, A. J.&lt;/author&gt;&lt;author&gt;Barentsz, J. O.&lt;/author&gt;&lt;/authors&gt;&lt;/contributors&gt;&lt;auth-address&gt;Department of Radiology, Radboud University Nijmegen Medical Centre, P.O. Box 9101, 6500 HB, Nijmegen, The Netherlands, Ansje.fortuin@radboudumc.nl.&lt;/auth-address&gt;&lt;titles&gt;&lt;title&gt;Lymphotropic nanoparticle-enhanced MRI in prostate cancer: value and therapeutic potential&lt;/title&gt;&lt;secondary-title&gt;Curr Urol Rep&lt;/secondary-title&gt;&lt;alt-title&gt;Current urology reports&lt;/alt-title&gt;&lt;/titles&gt;&lt;periodical&gt;&lt;full-title&gt;Curr Urol Rep&lt;/full-title&gt;&lt;/periodical&gt;&lt;pages&gt;389&lt;/pages&gt;&lt;volume&gt;15&lt;/volume&gt;&lt;number&gt;3&lt;/number&gt;&lt;keywords&gt;&lt;keyword&gt;Contrast Media/*diagnostic use&lt;/keyword&gt;&lt;keyword&gt;Dextrans/*diagnostic use&lt;/keyword&gt;&lt;keyword&gt;Humans&lt;/keyword&gt;&lt;keyword&gt;Lymph Node Excision&lt;/keyword&gt;&lt;keyword&gt;Lymphatic Irradiation/methods&lt;/keyword&gt;&lt;keyword&gt;Lymphatic Metastasis&lt;/keyword&gt;&lt;keyword&gt;Lymphography/methods&lt;/keyword&gt;&lt;keyword&gt;Magnetic Resonance Imaging/*methods&lt;/keyword&gt;&lt;keyword&gt;Magnetite Nanoparticles/*diagnostic use&lt;/keyword&gt;&lt;keyword&gt;Male&lt;/keyword&gt;&lt;keyword&gt;Neoplasm Staging&lt;/keyword&gt;&lt;keyword&gt;Prostatic Neoplasms/*diagnosis/pathology/radiotherapy&lt;/keyword&gt;&lt;keyword&gt;Radiotherapy, Image-Guided/methods&lt;/keyword&gt;&lt;keyword&gt;Sensitivity and Specificity&lt;/keyword&gt;&lt;/keywords&gt;&lt;dates&gt;&lt;year&gt;2014&lt;/year&gt;&lt;pub-dates&gt;&lt;date&gt;Mar&lt;/date&gt;&lt;/pub-dates&gt;&lt;/dates&gt;&lt;isbn&gt;1534-6285 (Electronic)&amp;#xD;1527-2737 (Linking)&lt;/isbn&gt;&lt;accession-num&gt;24430170&lt;/accession-num&gt;&lt;urls&gt;&lt;related-urls&gt;&lt;url&gt;http://www.ncbi.nlm.nih.gov/pubmed/24430170&lt;/url&gt;&lt;/related-urls&gt;&lt;/urls&gt;&lt;electronic-resource-num&gt;10.1007/s11934-013-0389-7&lt;/electronic-resource-num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8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 w:rsidR="009F04B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O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ur data indicated that R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R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 xml:space="preserve">2 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measurements one day after USPIO injection can also be useful for </w:t>
      </w:r>
      <w:r w:rsidR="009F04B9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characterizing primary tumors, a </w:t>
      </w:r>
      <w:r w:rsidR="009F04B9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lastRenderedPageBreak/>
        <w:t>potential that should be investigated further</w:t>
      </w:r>
      <w:r w:rsidR="009F04B9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</w:t>
      </w:r>
      <w:proofErr w:type="gramStart"/>
      <w:r w:rsidR="009F04B9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especially </w:t>
      </w:r>
      <w:r w:rsidR="009F04B9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7A0F4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cause</w:t>
      </w:r>
      <w:proofErr w:type="gramEnd"/>
      <w:r w:rsidR="007A0F4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t would allow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o combine primary cancer detection and characterization with lymph node imaging</w:t>
      </w:r>
      <w:r w:rsidR="00400DC6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using a single dose of contrast agent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</w:p>
    <w:p w14:paraId="1D34111B" w14:textId="77777777" w:rsidR="00A87BEE" w:rsidRDefault="00A87BEE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60ECF7BE" w14:textId="6CC4D78D" w:rsidR="00714D88" w:rsidRPr="004D673A" w:rsidRDefault="004D673A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A perceived drawback of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USPIOs</w:t>
      </w:r>
      <w:r w:rsidR="006D4669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is that they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ve a much higher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han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which makes them mostly suitable as negative contrast agents (shortening 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T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*). The two SPIOs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ide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tran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dicated for liver imaging but no longer marketed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 were reported to have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/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ratios of 8.7 and 7.0 at 1.5 T, respectively and 45.7 and 62.9 at 4.7T, respectively (at 37 ºC)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Rohrer&lt;/Author&gt;&lt;Year&gt;2005&lt;/Year&gt;&lt;RecNum&gt;220&lt;/RecNum&gt;&lt;DisplayText&gt;(39)&lt;/DisplayText&gt;&lt;record&gt;&lt;rec-number&gt;220&lt;/rec-number&gt;&lt;foreign-keys&gt;&lt;key app="EN" db-id="52pvv5vprrwwfreppzf5vwxqw9vwzvde5etv" timestamp="0"&gt;220&lt;/key&gt;&lt;/foreign-keys&gt;&lt;ref-type name="Journal Article"&gt;17&lt;/ref-type&gt;&lt;contributors&gt;&lt;authors&gt;&lt;author&gt;Rohrer, M.&lt;/author&gt;&lt;author&gt;Bauer, H.&lt;/author&gt;&lt;author&gt;Mintorovitch, J.&lt;/author&gt;&lt;author&gt;Requardt, M.&lt;/author&gt;&lt;author&gt;Weinmann, H. J.&lt;/author&gt;&lt;/authors&gt;&lt;/contributors&gt;&lt;auth-address&gt;Global Business Unit Diagnostic Imaging, Schering AG, Berlin, Germany. Martin.Rohrer@Schering.de&lt;/auth-address&gt;&lt;titles&gt;&lt;title&gt;Comparison of magnetic properties of MRI contrast media solutions at different magnetic field strengths&lt;/title&gt;&lt;secondary-title&gt;Invest Radiol&lt;/secondary-title&gt;&lt;alt-title&gt;Investigative radiology&lt;/alt-title&gt;&lt;/titles&gt;&lt;periodical&gt;&lt;full-title&gt;Investigative Radiology&lt;/full-title&gt;&lt;abbr-1&gt;Invest Radiol&lt;/abbr-1&gt;&lt;/periodical&gt;&lt;alt-periodical&gt;&lt;full-title&gt;Investigative Radiology&lt;/full-title&gt;&lt;abbr-1&gt;Invest Radiol&lt;/abbr-1&gt;&lt;/alt-periodical&gt;&lt;pages&gt;715-24&lt;/pages&gt;&lt;volume&gt;40&lt;/volume&gt;&lt;number&gt;11&lt;/number&gt;&lt;keywords&gt;&lt;keyword&gt;Contrast Media/*chemistry&lt;/keyword&gt;&lt;keyword&gt;Gadolinium/blood/*chemistry/metabolism&lt;/keyword&gt;&lt;keyword&gt;*Magnetic Resonance Imaging&lt;/keyword&gt;&lt;keyword&gt;Magnetic Resonance Spectroscopy&lt;/keyword&gt;&lt;keyword&gt;*Magnetics&lt;/keyword&gt;&lt;keyword&gt;Protein Binding&lt;/keyword&gt;&lt;keyword&gt;Water/chemistry&lt;/keyword&gt;&lt;/keywords&gt;&lt;dates&gt;&lt;year&gt;2005&lt;/year&gt;&lt;pub-dates&gt;&lt;date&gt;Nov&lt;/date&gt;&lt;/pub-dates&gt;&lt;/dates&gt;&lt;isbn&gt;0020-9996 (Print)&amp;#xD;0020-9996 (Linking)&lt;/isbn&gt;&lt;accession-num&gt;16230904&lt;/accession-num&gt;&lt;urls&gt;&lt;related-urls&gt;&lt;url&gt;http://www.ncbi.nlm.nih.gov/pubmed/16230904&lt;/url&gt;&lt;/related-urls&gt;&lt;/urls&gt;&lt;/record&gt;&lt;/Cite&gt;&lt;/EndNote&gt;</w:instrTex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39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proofErr w:type="spellStart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ytol</w:t>
      </w:r>
      <w:proofErr w:type="spellEnd"/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has an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/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f 5.9 at 1.5T and 37 ºC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&lt;EndNote&gt;&lt;Cite&gt;&lt;Author&gt;Corot&lt;/Author&gt;&lt;Year&gt;2006&lt;/Year&gt;&lt;RecNum&gt;291&lt;/RecNum&gt;&lt;DisplayText&gt;(40)&lt;/DisplayText&gt;&lt;record&gt;&lt;rec-number&gt;291&lt;/rec-number&gt;&lt;foreign-keys&gt;&lt;key app="EN" db-id="52pvv5vprrwwfreppzf5vwxqw9vwzvde5etv" timestamp="1489414090"&gt;291&lt;/key&gt;&lt;/foreign-keys&gt;&lt;ref-type name="Journal Article"&gt;17&lt;/ref-type&gt;&lt;contributors&gt;&lt;authors&gt;&lt;author&gt;Corot, C.&lt;/author&gt;&lt;author&gt;Robert, P.&lt;/author&gt;&lt;author&gt;Idee, J. M.&lt;/author&gt;&lt;author&gt;Port, M.&lt;/author&gt;&lt;/authors&gt;&lt;/contributors&gt;&lt;auth-address&gt;Guerbet Research, BP 57400, 95943 Roissy CDG, France. Claire.corot@guerbet-group.com&lt;/auth-address&gt;&lt;titles&gt;&lt;title&gt;Recent advances in iron oxide nanocrystal technology for medical imaging&lt;/title&gt;&lt;secondary-title&gt;Adv Drug Deliv Rev&lt;/secondary-title&gt;&lt;/titles&gt;&lt;periodical&gt;&lt;full-title&gt;Adv Drug Deliv Rev&lt;/full-title&gt;&lt;/periodical&gt;&lt;pages&gt;1471-504&lt;/pages&gt;&lt;volume&gt;58&lt;/volume&gt;&lt;number&gt;14&lt;/number&gt;&lt;keywords&gt;&lt;keyword&gt;Animals&lt;/keyword&gt;&lt;keyword&gt;Contrast Media/*pharmacokinetics/pharmacology&lt;/keyword&gt;&lt;keyword&gt;Dextrans&lt;/keyword&gt;&lt;keyword&gt;*Diagnostic Imaging/methods/trends&lt;/keyword&gt;&lt;keyword&gt;*Ferric Compounds/chemistry/pharmacokinetics&lt;/keyword&gt;&lt;keyword&gt;Ferrosoferric Oxide&lt;/keyword&gt;&lt;keyword&gt;Half-Life&lt;/keyword&gt;&lt;keyword&gt;Humans&lt;/keyword&gt;&lt;keyword&gt;Iron/*pharmacokinetics&lt;/keyword&gt;&lt;keyword&gt;Macrophages/*metabolism&lt;/keyword&gt;&lt;keyword&gt;Magnetite Nanoparticles&lt;/keyword&gt;&lt;keyword&gt;*Metal Nanoparticles&lt;/keyword&gt;&lt;keyword&gt;Molecular Biology/*trends&lt;/keyword&gt;&lt;keyword&gt;Neoplasms/*metabolism&lt;/keyword&gt;&lt;keyword&gt;Oxides/*pharmacokinetics&lt;/keyword&gt;&lt;keyword&gt;Particle Size&lt;/keyword&gt;&lt;keyword&gt;Tissue Distribution&lt;/keyword&gt;&lt;/keywords&gt;&lt;dates&gt;&lt;year&gt;2006&lt;/year&gt;&lt;pub-dates&gt;&lt;date&gt;Dec 01&lt;/date&gt;&lt;/pub-dates&gt;&lt;/dates&gt;&lt;isbn&gt;0169-409X (Print)&amp;#xD;0169-409X (Linking)&lt;/isbn&gt;&lt;accession-num&gt;17116343&lt;/accession-num&gt;&lt;urls&gt;&lt;related-urls&gt;&lt;url&gt;https://www.ncbi.nlm.nih.gov/pubmed/17116343&lt;/url&gt;&lt;/related-urls&gt;&lt;/urls&gt;&lt;electronic-resource-num&gt;10.1016/j.addr.2006.09.013&lt;/electronic-resource-num&gt;&lt;/record&gt;&lt;/Cite&gt;&lt;/EndNote&gt;</w:instrTex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40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For </w:t>
      </w:r>
      <w:r w:rsidRPr="00867473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mparison, clinical gadolinium-based contrast agents have an r</w:t>
      </w:r>
      <w:r w:rsidRPr="00272C72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867473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/r</w:t>
      </w:r>
      <w:r w:rsidRPr="00272C72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867473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f around 1.1-1.2 at 1.5T and 37</w:t>
      </w:r>
      <w:r w:rsidRPr="00867473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ºC 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begin"/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</w:rPr>
        <w:instrText xml:space="preserve"> ADDIN EN.CITE &lt;EndNote&gt;&lt;Cite&gt;&lt;Author&gt;Rohrer&lt;/Author&gt;&lt;Year&gt;2005&lt;/Year&gt;&lt;RecNum&gt;220&lt;/RecNum&gt;&lt;DisplayText&gt;(39)&lt;/DisplayText&gt;&lt;record&gt;&lt;rec-number&gt;220&lt;/rec-number&gt;&lt;foreign-keys&gt;&lt;key app="EN" db-id="52pvv5vprrwwfreppzf5vwxqw9vwzvde5etv" timestamp="0"&gt;220&lt;/key&gt;&lt;/foreign-keys&gt;&lt;ref-type name="Journal Article"&gt;17&lt;/ref-type&gt;&lt;contributors&gt;&lt;authors&gt;&lt;author&gt;Rohrer, M.&lt;/author&gt;&lt;author&gt;Bauer, H.&lt;/author&gt;&lt;author&gt;Mintorovitch, J.&lt;/author&gt;&lt;author&gt;Requardt, M.&lt;/author&gt;&lt;author&gt;Weinmann, H. J.&lt;/author&gt;&lt;/authors&gt;&lt;/contributors&gt;&lt;auth-address&gt;Global Business Unit Diagnostic Imaging, Schering AG, Berlin, Germany. Martin.Rohrer@Schering.de&lt;/auth-address&gt;&lt;titles&gt;&lt;title&gt;Comparison of magnetic properties of MRI contrast media solutions at different magnetic field strengths&lt;/title&gt;&lt;secondary-title&gt;Invest Radiol&lt;/secondary-title&gt;&lt;alt-title&gt;Investigative radiology&lt;/alt-title&gt;&lt;/titles&gt;&lt;periodical&gt;&lt;full-title&gt;Investigative Radiology&lt;/full-title&gt;&lt;abbr-1&gt;Invest Radiol&lt;/abbr-1&gt;&lt;/periodical&gt;&lt;alt-periodical&gt;&lt;full-title&gt;Investigative Radiology&lt;/full-title&gt;&lt;abbr-1&gt;Invest Radiol&lt;/abbr-1&gt;&lt;/alt-periodical&gt;&lt;pages&gt;715-24&lt;/pages&gt;&lt;volume&gt;40&lt;/volume&gt;&lt;number&gt;11&lt;/number&gt;&lt;keywords&gt;&lt;keyword&gt;Contrast Media/*chemistry&lt;/keyword&gt;&lt;keyword&gt;Gadolinium/blood/*chemistry/metabolism&lt;/keyword&gt;&lt;keyword&gt;*Magnetic Resonance Imaging&lt;/keyword&gt;&lt;keyword&gt;Magnetic Resonance Spectroscopy&lt;/keyword&gt;&lt;keyword&gt;*Magnetics&lt;/keyword&gt;&lt;keyword&gt;Protein Binding&lt;/keyword&gt;&lt;keyword&gt;Water/chemistry&lt;/keyword&gt;&lt;/keywords&gt;&lt;dates&gt;&lt;year&gt;2005&lt;/year&gt;&lt;pub-dates&gt;&lt;date&gt;Nov&lt;/date&gt;&lt;/pub-dates&gt;&lt;/dates&gt;&lt;isbn&gt;0020-9996 (Print)&amp;#xD;0020-9996 (Linking)&lt;/isbn&gt;&lt;accession-num&gt;16230904&lt;/accession-num&gt;&lt;urls&gt;&lt;related-urls&gt;&lt;url&gt;http://www.ncbi.nlm.nih.gov/pubmed/16230904&lt;/url&gt;&lt;/related-urls&gt;&lt;/urls&gt;&lt;/record&gt;&lt;/Cite&gt;&lt;/EndNote&gt;</w:instrTex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</w:rPr>
        <w:t>(39)</w:t>
      </w:r>
      <w:r w:rsidR="002F4BB8">
        <w:rPr>
          <w:rFonts w:ascii="Times New Roman" w:hAnsi="Times New Roman" w:cs="Times New Roman"/>
          <w:iCs/>
          <w:color w:val="000000"/>
          <w:sz w:val="24"/>
          <w:szCs w:val="24"/>
        </w:rPr>
        <w:fldChar w:fldCharType="end"/>
      </w:r>
      <w:r w:rsidRPr="00867473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However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lower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r</w:t>
      </w:r>
      <w:r w:rsidRPr="004476B5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>/r</w:t>
      </w:r>
      <w:r w:rsidRPr="004476B5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ratios have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been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achieved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for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newer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generations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of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USPIOS like GEH121333, </w:t>
      </w:r>
      <w:proofErr w:type="spellStart"/>
      <w:r>
        <w:rPr>
          <w:rFonts w:ascii="Times New Roman" w:hAnsi="Times New Roman" w:cs="Times New Roman"/>
          <w:iCs/>
          <w:color w:val="000000"/>
          <w:sz w:val="24"/>
          <w:szCs w:val="24"/>
        </w:rPr>
        <w:t>which</w:t>
      </w:r>
      <w:proofErr w:type="spellEnd"/>
      <w:r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has a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n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/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of 2.4 at 1.5 T (at 40 ºC)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TaGk8L0F1dGhvcj48WWVhcj4yMDEzPC9ZZWFyPjxSZWNO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</w:fldData>
        </w:fldCha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D32197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D32197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20)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in our study we measured an 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/r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 xml:space="preserve">1 </w:t>
      </w:r>
      <w:r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of 15.1 at 7T (at 20 ºC). 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As we demonstrate here, this makes it feasible to use GEH121333 as a T</w:t>
      </w:r>
      <w:r w:rsidRPr="004476B5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ontrast agent.</w:t>
      </w:r>
    </w:p>
    <w:p w14:paraId="063FB136" w14:textId="44741E3A" w:rsidR="004476B5" w:rsidRPr="004448DC" w:rsidRDefault="00714D88" w:rsidP="004476B5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or vascular imaging with USPIOs, the T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effects are rarely reported. Several groups have used </w:t>
      </w:r>
      <w:proofErr w:type="spellStart"/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ferumoxytol</w:t>
      </w:r>
      <w:proofErr w:type="spellEnd"/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s an 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ontrast agent for MR angiography in patients </w:t>
      </w:r>
      <w:r w:rsidR="002F4BB8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Ib3BlPC9BdXRob3I+PFllYXI+MjAxNTwvWWVhcj48UmVj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begin">
          <w:fldData xml:space="preserve">PEVuZE5vdGU+PENpdGU+PEF1dGhvcj5Ib3BlPC9BdXRob3I+PFllYXI+MjAxNTwvWWVhcj48UmVj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</w:fldData>
        </w:fldCha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instrText xml:space="preserve"> ADDIN EN.CITE.DATA </w:instrText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3F5DC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="002F4BB8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r>
      <w:r w:rsidR="002F4BB8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/>
          <w:sz w:val="24"/>
          <w:szCs w:val="24"/>
          <w:lang w:val="en-US"/>
        </w:rPr>
        <w:t>(41-43)</w:t>
      </w:r>
      <w:r w:rsidR="002F4BB8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fldChar w:fldCharType="end"/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However, we are unaware of reports of tissue 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values in connection with vascular imaging and treatment monitoring using USPIOs. In this study, we </w:t>
      </w:r>
      <w:r w:rsidR="004476B5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observed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 strong correlation between changes in tumor 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R</w:t>
      </w:r>
      <w:proofErr w:type="gramStart"/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4476B5"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,</w:t>
      </w:r>
      <w:r w:rsidR="004476B5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,</w:t>
      </w:r>
      <w:proofErr w:type="gramEnd"/>
      <w:r w:rsidR="004476B5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and 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∆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4476B5"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uld differentiate treatment from control groups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. This could indicate that ∆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may be usable as a surrogate marker for vascular volume, e.g. when R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Pr="004448DC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measurements are noisy. </w:t>
      </w:r>
    </w:p>
    <w:p w14:paraId="31BA706E" w14:textId="77777777" w:rsidR="00141B97" w:rsidRPr="00E70C04" w:rsidRDefault="00141B97" w:rsidP="008D1B4C">
      <w:pPr>
        <w:spacing w:after="0" w:line="48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</w:p>
    <w:p w14:paraId="42B2F479" w14:textId="15CD0784" w:rsidR="00C47352" w:rsidRPr="00E70C04" w:rsidRDefault="00F847A9" w:rsidP="00912E80">
      <w:pPr>
        <w:spacing w:after="0" w:line="48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he main limitation of the study is that SSC- and DCE-MRI were not performed in the same scanning session. </w:t>
      </w:r>
      <w:r w:rsidR="00A8598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Hence</w:t>
      </w:r>
      <w:r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the </w:t>
      </w:r>
      <w:r w:rsidR="00A8598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ROIs were not identical and also no </w:t>
      </w:r>
      <w:proofErr w:type="spellStart"/>
      <w:r w:rsidR="00A8598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voxelwise</w:t>
      </w:r>
      <w:proofErr w:type="spellEnd"/>
      <w:r w:rsidR="00A8598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comparison was possible. In addition, the lack of pre-treatment DCE-MRI makes it impossible to </w:t>
      </w:r>
      <w:r w:rsidR="002F05F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compare the </w:t>
      </w:r>
      <w:r w:rsidR="002F05F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lastRenderedPageBreak/>
        <w:t xml:space="preserve">magnitude of treatment-induced changes in SSC- and DCE-MRI parameters. </w:t>
      </w:r>
      <w:r w:rsidR="00C70C85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</w:t>
      </w:r>
      <w:r w:rsidR="002F05FE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his study design was chosen because</w:t>
      </w:r>
      <w:r w:rsidR="0041089C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we did not want the </w:t>
      </w:r>
      <w:r w:rsidR="00B27763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SC param</w:t>
      </w:r>
      <w:r w:rsidR="00C556DB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eters to be influenced by </w:t>
      </w:r>
      <w:proofErr w:type="spellStart"/>
      <w:r w:rsidR="00C556DB"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gadodiamide</w:t>
      </w:r>
      <w:proofErr w:type="spellEnd"/>
      <w:r w:rsidR="00807383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. </w:t>
      </w:r>
      <w:r w:rsidR="00297555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We did not </w:t>
      </w:r>
      <w:r w:rsidR="00F348B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investigate if the DCE-MRI results were influenced by the presence of USPIOs, but i</w:t>
      </w:r>
      <w:r w:rsidR="001424C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 has previously been reported that presence of USPIOs can decrease </w:t>
      </w:r>
      <w:proofErr w:type="spellStart"/>
      <w:r w:rsidR="001424C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K</w:t>
      </w:r>
      <w:r w:rsidR="001424C6" w:rsidRPr="0080738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  <w:lang w:val="en-US"/>
        </w:rPr>
        <w:t>trans</w:t>
      </w:r>
      <w:proofErr w:type="spellEnd"/>
      <w:r w:rsidR="00C70C85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1424C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values </w:t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ZWF1bW9udDwvQXV0aG9yPjxZZWFyPjIwMDk8L1llYXI+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</w:fldData>
        </w:fldChar>
      </w:r>
      <w:r w:rsidR="003F5DC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instrText xml:space="preserve"> ADDIN EN.CITE </w:instrText>
      </w:r>
      <w:r w:rsidR="003F5DC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ZWF1bW9udDwvQXV0aG9yPjxZZWFyPjIwMDk8L1llYXI+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</w:fldData>
        </w:fldChar>
      </w:r>
      <w:r w:rsidR="003F5DC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3F5DC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r>
      <w:r w:rsidR="003F5DCA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end"/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separate"/>
      </w:r>
      <w:r w:rsidR="003F5DCA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  <w:lang w:val="en-US"/>
        </w:rPr>
        <w:t>(44)</w:t>
      </w:r>
      <w:r w:rsidR="002F4BB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fldChar w:fldCharType="end"/>
      </w:r>
      <w:r w:rsidR="00F348B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. </w:t>
      </w:r>
      <w:r w:rsidR="00CD40EB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For our </w:t>
      </w:r>
      <w:proofErr w:type="gramStart"/>
      <w:r w:rsidR="00CD40EB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study</w:t>
      </w:r>
      <w:proofErr w:type="gramEnd"/>
      <w:r w:rsidR="00CD40EB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this </w:t>
      </w:r>
      <w:r w:rsidR="001E652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would mean that </w:t>
      </w:r>
      <w:r w:rsidR="00CE603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he </w:t>
      </w:r>
      <w:proofErr w:type="spellStart"/>
      <w:r w:rsidR="0049466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K</w:t>
      </w:r>
      <w:r w:rsidR="00494668" w:rsidRPr="0080738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  <w:lang w:val="en-US"/>
        </w:rPr>
        <w:t>trans</w:t>
      </w:r>
      <w:proofErr w:type="spellEnd"/>
      <w:r w:rsidR="0049466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values may have been spuriously lower in both treated and control tumors, and </w:t>
      </w:r>
      <w:r w:rsidR="00807383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because control tumors accumulated more USPIOs, </w:t>
      </w:r>
      <w:r w:rsidR="0049466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the difference in </w:t>
      </w:r>
      <w:proofErr w:type="spellStart"/>
      <w:r w:rsidR="0049466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K</w:t>
      </w:r>
      <w:r w:rsidR="00494668" w:rsidRPr="0080738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  <w:lang w:val="en-US"/>
        </w:rPr>
        <w:t>trans</w:t>
      </w:r>
      <w:proofErr w:type="spellEnd"/>
      <w:r w:rsidR="00494668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between the treated and control group could have been larger without the presence of USPIOs.</w:t>
      </w:r>
    </w:p>
    <w:p w14:paraId="5877E9DA" w14:textId="7AB9F355" w:rsidR="00141B97" w:rsidRPr="00E70C04" w:rsidRDefault="00C47352" w:rsidP="00912E80">
      <w:pPr>
        <w:spacing w:after="0" w:line="48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Another limitation </w:t>
      </w:r>
      <w:r w:rsidR="00FB7242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of the study </w:t>
      </w:r>
      <w:r w:rsidRPr="00E70C04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was the use of a population based vascular input function for DCE-MRI, which gives less accurate results than individual vascular input functions. </w:t>
      </w:r>
    </w:p>
    <w:p w14:paraId="3FD31CBB" w14:textId="77777777" w:rsidR="00B66A49" w:rsidRPr="00AD001A" w:rsidRDefault="00B66A49" w:rsidP="00912E80">
      <w:pPr>
        <w:spacing w:after="0" w:line="480" w:lineRule="auto"/>
        <w:jc w:val="both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</w:p>
    <w:p w14:paraId="2C6F8856" w14:textId="5EC88ACD" w:rsidR="00E41D5D" w:rsidRPr="002155F6" w:rsidRDefault="00334DAF" w:rsidP="00912E80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</w:pPr>
      <w:r w:rsidRPr="002155F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n conclusion, </w:t>
      </w:r>
      <w:r w:rsidR="002155F6" w:rsidRPr="002155F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h</w:t>
      </w:r>
      <w:r w:rsidR="00E41D5D" w:rsidRPr="002155F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is </w:t>
      </w:r>
      <w:r w:rsidR="00A251E8" w:rsidRPr="002155F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study </w:t>
      </w:r>
      <w:r w:rsidR="00E41D5D" w:rsidRPr="002155F6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highlights the potential of SSC-MRI for treatment response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evaluation. While SSC-MRI was slightly inferior</w:t>
      </w:r>
      <w:r w:rsidR="0051062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to DCE-MRI when it came to </w:t>
      </w:r>
      <w:r w:rsidR="000B09FF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distinguishing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vacizumab</w:t>
      </w:r>
      <w:r w:rsidR="00073325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reated from control tumors, we demonstrated that (</w:t>
      </w:r>
      <w:proofErr w:type="spellStart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</w:t>
      </w:r>
      <w:proofErr w:type="spellEnd"/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) SSC-MRI 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s sensitive to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5A339E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bevacizumab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-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induce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d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changes in tumor vasculature, (ii) USPIOs can be used to characterize early changes (&lt; 24h) in tumor vasculature, and (iii) 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USPIO-induced changes in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</w:t>
      </w:r>
      <w:r w:rsidR="00E41D5D" w:rsidRPr="00276345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1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correlate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with changes in R</w:t>
      </w:r>
      <w:r w:rsidR="00E41D5D" w:rsidRPr="00276345">
        <w:rPr>
          <w:rFonts w:ascii="Times New Roman" w:hAnsi="Times New Roman" w:cs="Times New Roman"/>
          <w:iCs/>
          <w:color w:val="000000"/>
          <w:sz w:val="24"/>
          <w:szCs w:val="24"/>
          <w:vertAlign w:val="subscript"/>
          <w:lang w:val="en-US"/>
        </w:rPr>
        <w:t>2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, indicating that GEH121333 may be useful also as a </w:t>
      </w:r>
      <w:r w:rsidR="00FD51D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positive </w:t>
      </w:r>
      <w:r w:rsidR="00E41D5D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contrast agent. </w:t>
      </w:r>
      <w:r w:rsidR="00DA0EC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While there are still challenges to the adoption of USPIOs for routine clinical use, d</w:t>
      </w:r>
      <w:r w:rsidR="00DA0E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eveloping USPIO nanoparticles with more desirable </w:t>
      </w:r>
      <w:proofErr w:type="spellStart"/>
      <w:r w:rsidR="00DA0E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relaxivity</w:t>
      </w:r>
      <w:proofErr w:type="spellEnd"/>
      <w:r w:rsidR="00DA0EC8" w:rsidRPr="00AD001A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 xml:space="preserve"> profiles like GEH121333 will increase their po</w:t>
      </w:r>
      <w:r w:rsidR="00DA0EC8"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t>tential for clinical translation.</w:t>
      </w:r>
    </w:p>
    <w:p w14:paraId="51224166" w14:textId="6FC70D74" w:rsidR="003749CD" w:rsidRDefault="003749CD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color w:val="000000"/>
          <w:sz w:val="24"/>
          <w:szCs w:val="24"/>
          <w:lang w:val="en-US"/>
        </w:rPr>
        <w:br w:type="page"/>
      </w:r>
    </w:p>
    <w:p w14:paraId="5588985C" w14:textId="77777777" w:rsidR="001D4DE2" w:rsidRPr="00AD001A" w:rsidRDefault="001D4DE2" w:rsidP="008D1B4C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sectPr w:rsidR="001D4DE2" w:rsidRPr="00AD001A" w:rsidSect="000E5533">
          <w:type w:val="continuous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7DDC5648" w14:textId="255EF700" w:rsidR="00892100" w:rsidRPr="00892100" w:rsidRDefault="00892100" w:rsidP="0089210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ACKNOWLEDGEMENT</w:t>
      </w:r>
      <w:r w:rsidRPr="008921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8E709C9" w14:textId="77777777" w:rsidR="00892100" w:rsidRPr="00892100" w:rsidRDefault="00892100" w:rsidP="00892100">
      <w:pPr>
        <w:widowControl w:val="0"/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color w:val="191717"/>
          <w:sz w:val="24"/>
          <w:szCs w:val="24"/>
        </w:rPr>
      </w:pPr>
      <w:proofErr w:type="spellStart"/>
      <w:r w:rsidRPr="00892100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thank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Brian Bales and Bruce Hay (Diagnostics,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Imaging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Biomedical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Technologies, GE Global Research Center,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Niskayuna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, NY, United States) and Ingrid Henriksen (GE Healthcare AS, Oslo, Norway) for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synthesis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formulation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characterization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GEH121333.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thank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Sonja Andersen and Kristine Pettersen (NTNU) for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growing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TOV21G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cells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and Ingunn Nervik for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performing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sz w:val="24"/>
          <w:szCs w:val="24"/>
        </w:rPr>
        <w:t>histology</w:t>
      </w:r>
      <w:proofErr w:type="spellEnd"/>
      <w:r w:rsidRPr="0089210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Animals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wer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housed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in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th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Comparativ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Medicin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Cor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Facility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, Norwegian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University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of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Science and Technology (NTNU). In vivo MRI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was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performed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at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th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MR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Core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 </w:t>
      </w:r>
      <w:proofErr w:type="spellStart"/>
      <w:r w:rsidRPr="00892100">
        <w:rPr>
          <w:rFonts w:ascii="Times New Roman" w:hAnsi="Times New Roman" w:cs="Times New Roman"/>
          <w:color w:val="191717"/>
          <w:sz w:val="24"/>
          <w:szCs w:val="24"/>
        </w:rPr>
        <w:t>Facility</w:t>
      </w:r>
      <w:proofErr w:type="spellEnd"/>
      <w:r w:rsidRPr="00892100">
        <w:rPr>
          <w:rFonts w:ascii="Times New Roman" w:hAnsi="Times New Roman" w:cs="Times New Roman"/>
          <w:color w:val="191717"/>
          <w:sz w:val="24"/>
          <w:szCs w:val="24"/>
        </w:rPr>
        <w:t xml:space="preserve">, NTNU. </w:t>
      </w:r>
    </w:p>
    <w:p w14:paraId="24D4059A" w14:textId="77777777" w:rsidR="00892100" w:rsidRDefault="00892100">
      <w:pPr>
        <w:spacing w:after="0" w:line="240" w:lineRule="auto"/>
        <w:rPr>
          <w:rFonts w:ascii="Times New Roman" w:hAnsi="Times New Roman" w:cs="Times New Roman"/>
          <w:color w:val="191717"/>
          <w:sz w:val="24"/>
          <w:szCs w:val="24"/>
        </w:rPr>
      </w:pPr>
      <w:r>
        <w:rPr>
          <w:rFonts w:ascii="Times New Roman" w:hAnsi="Times New Roman" w:cs="Times New Roman"/>
          <w:color w:val="191717"/>
          <w:sz w:val="24"/>
          <w:szCs w:val="24"/>
        </w:rPr>
        <w:br w:type="page"/>
      </w:r>
    </w:p>
    <w:p w14:paraId="0F39FD75" w14:textId="4B6479ED" w:rsidR="002F4BB8" w:rsidRPr="00FA3AB2" w:rsidRDefault="00892100" w:rsidP="00FA3AB2">
      <w:pPr>
        <w:tabs>
          <w:tab w:val="center" w:pos="4536"/>
        </w:tabs>
        <w:spacing w:after="0" w:line="480" w:lineRule="auto"/>
        <w:outlineLvl w:val="0"/>
      </w:pPr>
      <w:r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lastRenderedPageBreak/>
        <w:t>REFERENCES</w:t>
      </w:r>
      <w:r w:rsidR="00F02DC7" w:rsidRPr="00F9731C">
        <w:rPr>
          <w:rFonts w:ascii="Times New Roman" w:hAnsi="Times New Roman" w:cs="Times New Roman"/>
          <w:b/>
          <w:iCs/>
          <w:color w:val="000000"/>
          <w:sz w:val="24"/>
          <w:szCs w:val="24"/>
          <w:lang w:val="en-US"/>
        </w:rPr>
        <w:tab/>
      </w:r>
    </w:p>
    <w:p w14:paraId="777636BC" w14:textId="77777777" w:rsidR="00DF517D" w:rsidRPr="00A51B4D" w:rsidRDefault="002F4BB8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 w:rsidRPr="00A51B4D"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 w:rsidRPr="00A51B4D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DF517D" w:rsidRPr="00A51B4D">
        <w:rPr>
          <w:rFonts w:ascii="Times New Roman" w:hAnsi="Times New Roman" w:cs="Times New Roman"/>
          <w:noProof/>
          <w:sz w:val="24"/>
          <w:szCs w:val="24"/>
        </w:rPr>
        <w:t>1.</w:t>
      </w:r>
      <w:r w:rsidR="00DF517D" w:rsidRPr="00A51B4D">
        <w:rPr>
          <w:rFonts w:ascii="Times New Roman" w:hAnsi="Times New Roman" w:cs="Times New Roman"/>
          <w:noProof/>
          <w:sz w:val="24"/>
          <w:szCs w:val="24"/>
        </w:rPr>
        <w:tab/>
        <w:t>Hanahan D, Weinberg RA. Hallmarks of cancer: the next generation. Cell 2011;144(5):646-674.</w:t>
      </w:r>
    </w:p>
    <w:p w14:paraId="338DEDA4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Schiller B, Bhat P, Sharma A. Safety and effectiveness of ferumoxytol in hemodialysis patients at 3 dialysis chains in the United States over a 12-month period. Clin Ther 2014;36(1):70-83.</w:t>
      </w:r>
    </w:p>
    <w:p w14:paraId="1A9390D3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Folkman J. Role of angiogenesis in tumor growth and metastasis. Semin Oncol 2002;29(6 Suppl 16):15-18.</w:t>
      </w:r>
    </w:p>
    <w:p w14:paraId="4CBA66B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Folkman J. Tumor angiogenesis: therapeutic implications. N Engl J Med 1971;285(21):1182-1186.</w:t>
      </w:r>
    </w:p>
    <w:p w14:paraId="19900ED0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5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Yang WH, Xu J, Mu JB, Xie J. Revision of the concept of anti-angiogenesis and its applications in tumor treatment. Chronic Diseases and Translational Medicine 2017;3(1):33-40.</w:t>
      </w:r>
    </w:p>
    <w:p w14:paraId="5D6F607F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6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Shojaei F. Anti-angiogenesis therapy in cancer: current challenges and future perspectives. Cancer Lett 2012;320(2):130-137.</w:t>
      </w:r>
    </w:p>
    <w:p w14:paraId="66CD2D82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7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Bergers G, Hanahan D. Modes of resistance to anti-angiogenic therapy. Nat Rev Cancer 2008;8(8):592-603.</w:t>
      </w:r>
    </w:p>
    <w:p w14:paraId="352F18EC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8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Vasudev NS, Reynolds AR. Anti-angiogenic therapy for cancer: current progress, unresolved questions and future directions. Angiogenesis 2014;17(3):471-494.</w:t>
      </w:r>
    </w:p>
    <w:p w14:paraId="1229901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9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O'Connor JPB, Jayson GC. Do Imaging Biomarkers Relate to Outcome in Patients Treated with VEGF Inhibitors? Clinical Cancer Research 2012;18(24):6588-6598.</w:t>
      </w:r>
    </w:p>
    <w:p w14:paraId="7FF36028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0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Li CH, Chen FH, Schellingerhout D, Lin YS, Hong JH, Liu HL. Flow versus permeability weighting in estimating the forward volumetric transfer constant (Ktrans) obtained by DCE-MRI with contrast agents of differing molecular sizes. Magn Reson Imaging 2017;36:105-111.</w:t>
      </w:r>
    </w:p>
    <w:p w14:paraId="02E983C2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lastRenderedPageBreak/>
        <w:t>11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Zhao X, Zhao H, Chen Z, Lan M. Ultrasmall superparamagnetic iron oxide nanoparticles for magnetic resonance imaging contrast agent. J Nanosci Nanotechnol 2014;14(1):210-220.</w:t>
      </w:r>
    </w:p>
    <w:p w14:paraId="22AE4CBE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2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Boxerman JL, Hamberg LM, Rosen BR, Weisskoff RM. MR contrast due to intravascular magnetic susceptibility perturbations. Magn Reson Med 1995;34(4):555-566.</w:t>
      </w:r>
    </w:p>
    <w:p w14:paraId="34F9CC7F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3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Dennie J, Mandeville JB, Boxerman JL, Packard SD, Rosen BR, Weisskoff RM. NMR imaging of changes in vascular morphology due to tumor angiogenesis. Magn Reson Med 1998;40(6):793-799.</w:t>
      </w:r>
    </w:p>
    <w:p w14:paraId="7B79884F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4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Jensen JH, Chandra R. MR imaging of microvasculature. Magn Reson Med 2000;44(2):224-230.</w:t>
      </w:r>
    </w:p>
    <w:p w14:paraId="472611BB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5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Tropres I, Pannetier N, Grand S, et al. Imaging the microvessel caliber and density: Principles and applications of microvascular MRI. Magn Reson Med 2014.</w:t>
      </w:r>
    </w:p>
    <w:p w14:paraId="0BA01B59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6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Fredrickson J, Serkova NJ, Wyatt SK, et al. Clinical translation of ferumoxytol-based vessel size imaging (VSI): Feasibility in a phase I oncology clinical trial population. Magn Reson Med 2017;77(2):814-825.</w:t>
      </w:r>
    </w:p>
    <w:p w14:paraId="2D29C7BD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7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Vasanawala SS, Nguyen KL, Hope MD, et al. Safety and technique of ferumoxytol administration for MRI. Magn Reson Med 2016;75(5):2107-2111.</w:t>
      </w:r>
    </w:p>
    <w:p w14:paraId="006F15F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8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Ittrich H, Peldschus K, Raabe N, Kaul M, Adam G. Superparamagnetic iron oxide nanoparticles in biomedicine: applications and developments in diagnostics and therapy. Rofo 2013;185(12):1149-1166.</w:t>
      </w:r>
    </w:p>
    <w:p w14:paraId="5EA581DA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19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Iv M, Telischak N, Feng D, Holdsworth SJ, Yeom KW, Daldrup-Link HE. Clinical applications of iron oxide nanoparticles for magnetic resonance imaging of brain tumors. Nanomedicine (Lond) 2015;10(6):993-1018.</w:t>
      </w:r>
    </w:p>
    <w:p w14:paraId="2AFBB42C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0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Shi Q, Pisani LJ, Lee YK, et al. Evaluation of the novel USPIO GEH121333 for MR imaging of cancer immune responses. Contrast Media Mol Imaging 2013;8(3):281-288.</w:t>
      </w:r>
    </w:p>
    <w:p w14:paraId="4297D97A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lastRenderedPageBreak/>
        <w:t>21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Cebulla J, Huuse EM, Pettersen K, et al. MRI reveals the in vivo cellular and vascular response to BEZ235 in ovarian cancer xenografts with different PI3-kinase pathway activity. Br J Cancer 2015;112(3):504-513.</w:t>
      </w:r>
    </w:p>
    <w:p w14:paraId="173FBAB4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2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Jensen LR, Berge K, Bathen TF, et al. Effect of dietary tetradecylthioacetic acid on colon cancer growth studied by dynamic contrast enhanced MRI. Cancer Biol Ther 2007;6(11):1810-1816.</w:t>
      </w:r>
    </w:p>
    <w:p w14:paraId="71354867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3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Morikawa S, Baluk P, Kaidoh T, Haskell A, Jain RK, McDonald DM. Abnormalities in pericytes on blood vessels and endothelial sprouts in tumors. Am J Pathol 2002;160(3):985-1000.</w:t>
      </w:r>
    </w:p>
    <w:p w14:paraId="5BD0FB10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4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Wold S, Sjostrom M, Eriksson L. PLS-regression: a basic tool of chemometrics. Chemometr Intell Lab 2001;58(2):109-130.</w:t>
      </w:r>
    </w:p>
    <w:p w14:paraId="77DE2434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5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Palermo G, Piraino P, Zucht HD. Performance of PLS regression coefficients in selecting variables for each response of a multivariate PLS for omics-type data. Adv Appl Bioinform Chem 2009;2:57-70.</w:t>
      </w:r>
    </w:p>
    <w:p w14:paraId="00851BA4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6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Chong IG, Jun CH. Performance of some variable selection methods when multicollinearity is present. Chemometr Intell Lab 2005;78(1-2):103-112.</w:t>
      </w:r>
    </w:p>
    <w:p w14:paraId="103911FB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7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Westerhuis JA, Hoefsloot HCJ, Smit S, et al. Assessment of PLSDA cross validation. Metabolomics 2008;4(1):81-89.</w:t>
      </w:r>
    </w:p>
    <w:p w14:paraId="03D914DA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8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Carmeliet P, Jain RK. Principles and mechanisms of vessel normalization for cancer and other angiogenic diseases. Nat Rev Drug Discov 2011;10(6):417-427.</w:t>
      </w:r>
    </w:p>
    <w:p w14:paraId="4A975B84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29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Zwick S, Strecker R, Kiselev V, et al. Assessment of vascular remodeling under antiangiogenic therapy using DCE-MRI and vessel size imaging. J Magn Reson Imaging 2009;29(5):1125-1133.</w:t>
      </w:r>
    </w:p>
    <w:p w14:paraId="284E0813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lastRenderedPageBreak/>
        <w:t>30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O'Connor JP, Jackson A, Parker GJ, Roberts C, Jayson GC. Dynamic contrast-enhanced MRI in clinical trials of antivascular therapies. Nat Rev Clin Oncol 2012;9(3):167-177.</w:t>
      </w:r>
    </w:p>
    <w:p w14:paraId="793F58B1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1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Aghighi M, Golovko D, Ansari C, et al. Imaging Tumor Necrosis with Ferumoxytol. PLoS One 2015;10(11):e0142665.</w:t>
      </w:r>
    </w:p>
    <w:p w14:paraId="59BCA640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2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Jordan BF, Runquist M, Raghunand N, et al. Dynamic contrast-enhanced and diffusion MRI show rapid and dramatic changes in tumor microenvironment in response to inhibition of HIF-1alpha using PX-478. Neoplasia 2005;7(5):475-485.</w:t>
      </w:r>
    </w:p>
    <w:p w14:paraId="16320E83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3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Bauerle T, Merz M, Komljenovic D, Zwick S, Semmler W. Drug-induced vessel remodeling in bone metastases as assessed by dynamic contrast enhanced magnetic resonance imaging and vessel size imaging: a longitudinal in vivo study. Clin Cancer Res 2010;16(12):3215-3225.</w:t>
      </w:r>
    </w:p>
    <w:p w14:paraId="241B2900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4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Sampath D, Oeh J, Wyatt SK, et al. Multimodal Microvascular Imaging Reveals that Selective Inhibition of Class I PI3K Is Sufficient to Induce an Antivascular Response. Neoplasia 2013;15(7):694-711.</w:t>
      </w:r>
    </w:p>
    <w:p w14:paraId="630BA372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5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Kim E, Kim J, Maelandsmo GM, Johansen B, Moestue SA. Anti-angiogenic therapy affects the relationship between tumor vascular structure and function: A correlation study between micro-computed tomography angiography and dynamic contrast enhanced MRI. Magn Reson Med 2016.</w:t>
      </w:r>
    </w:p>
    <w:p w14:paraId="422BF5C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6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Finn JP, Nguyen KL, Hu P. Ferumoxytol vs. Gadolinium agents for contrast-enhanced MRI: Thoughts on evolving indications, risks, and benefits. J Magn Reson Imaging 2017;46(3):919-923.</w:t>
      </w:r>
    </w:p>
    <w:p w14:paraId="7F14EA5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7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Motomura K, Izumi T, Tateishi S, et al. Superparamagnetic iron oxide-enhanced MRI at 3 T for accurate axillary staging in breast cancer. Br J Surg 2016;103(1):60-69.</w:t>
      </w:r>
    </w:p>
    <w:p w14:paraId="704D7526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lastRenderedPageBreak/>
        <w:t>38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Fortuin AS, Smeenk RJ, Meijer HJ, Witjes AJ, Barentsz JO. Lymphotropic nanoparticle-enhanced MRI in prostate cancer: value and therapeutic potential. Curr Urol Rep 2014;15(3):389.</w:t>
      </w:r>
    </w:p>
    <w:p w14:paraId="07F23DD1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39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Rohrer M, Bauer H, Mintorovitch J, Requardt M, Weinmann HJ. Comparison of magnetic properties of MRI contrast media solutions at different magnetic field strengths. Invest Radiol 2005;40(11):715-724.</w:t>
      </w:r>
    </w:p>
    <w:p w14:paraId="37A86635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0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Corot C, Robert P, Idee JM, Port M. Recent advances in iron oxide nanocrystal technology for medical imaging. Adv Drug Deliv Rev 2006;58(14):1471-1504.</w:t>
      </w:r>
    </w:p>
    <w:p w14:paraId="2809E21C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1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Hope MD, Hope TA, Zhu C, et al. Vascular Imaging With Ferumoxytol as a Contrast Agent. AJR Am J Roentgenol 2015;205(3):W366-373.</w:t>
      </w:r>
    </w:p>
    <w:p w14:paraId="43A1888B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2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Ruangwattanapaisarn N, Hsiao A, Vasanawala SS. Ferumoxytol as an off-label contrast agent in body 3T MR angiography: a pilot study in children. Pediatr Radiol 2015;45(6):831-839.</w:t>
      </w:r>
    </w:p>
    <w:p w14:paraId="48ECF858" w14:textId="77777777" w:rsidR="00DF517D" w:rsidRPr="00A51B4D" w:rsidRDefault="00DF517D" w:rsidP="00A51B4D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3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Stabi KL, Bendz LM. Ferumoxytol Use as an Intravenous Contrast Agent for Magnetic Resonance Angiography. Ann Pharmacother 2011;45(12):1571-1575.</w:t>
      </w:r>
    </w:p>
    <w:p w14:paraId="6FBFCF69" w14:textId="77777777" w:rsidR="00DF517D" w:rsidRPr="00A51B4D" w:rsidRDefault="00DF517D" w:rsidP="00A51B4D">
      <w:pPr>
        <w:pStyle w:val="EndNoteBibliography"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A51B4D">
        <w:rPr>
          <w:rFonts w:ascii="Times New Roman" w:hAnsi="Times New Roman" w:cs="Times New Roman"/>
          <w:noProof/>
          <w:sz w:val="24"/>
          <w:szCs w:val="24"/>
        </w:rPr>
        <w:t>44.</w:t>
      </w:r>
      <w:r w:rsidRPr="00A51B4D">
        <w:rPr>
          <w:rFonts w:ascii="Times New Roman" w:hAnsi="Times New Roman" w:cs="Times New Roman"/>
          <w:noProof/>
          <w:sz w:val="24"/>
          <w:szCs w:val="24"/>
        </w:rPr>
        <w:tab/>
        <w:t>Beaumont M, Lemasson B, Farion R, Segebarth C, Remy C, Barbier EL. Characterization of tumor angiogenesis in rat brain using iron-based vessel size index MRI in combination with gadolinium-based dynamic contrast-enhanced MRI. J Cereb Blood Flow Metab 2009;29(10):1714-1726.</w:t>
      </w:r>
    </w:p>
    <w:p w14:paraId="37E33851" w14:textId="30FD2DB2" w:rsidR="00A51B4D" w:rsidRDefault="002F4BB8" w:rsidP="00A51B4D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A51B4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fldChar w:fldCharType="end"/>
      </w:r>
    </w:p>
    <w:p w14:paraId="7BCED7A2" w14:textId="77777777" w:rsidR="00A51B4D" w:rsidRDefault="00A51B4D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br w:type="page"/>
      </w:r>
    </w:p>
    <w:p w14:paraId="38871353" w14:textId="77777777" w:rsidR="00FA3AB2" w:rsidRDefault="00FA3AB2" w:rsidP="00A51B4D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F3C3DD6" w14:textId="425C1C2B" w:rsidR="00FA3AB2" w:rsidRPr="00C969B6" w:rsidRDefault="00FA3AB2" w:rsidP="00FA3AB2">
      <w:pPr>
        <w:pStyle w:val="Caption"/>
        <w:keepNext/>
        <w:spacing w:after="0"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 w:rsidRPr="00C969B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able 1: </w:t>
      </w:r>
      <w:r w:rsidRPr="00C969B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Absolute values and changes in SSC-MRI parameters (mean of tumor medians ± </w:t>
      </w:r>
      <w:r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SD</w:t>
      </w:r>
      <w:r w:rsidRPr="00C969B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). Significant p-values (p&lt;0.05) in bold.</w:t>
      </w:r>
    </w:p>
    <w:tbl>
      <w:tblPr>
        <w:tblW w:w="88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4"/>
        <w:gridCol w:w="567"/>
        <w:gridCol w:w="1457"/>
        <w:gridCol w:w="1417"/>
        <w:gridCol w:w="1134"/>
        <w:gridCol w:w="1222"/>
        <w:gridCol w:w="338"/>
        <w:gridCol w:w="1210"/>
        <w:gridCol w:w="66"/>
      </w:tblGrid>
      <w:tr w:rsidR="00FA3AB2" w:rsidRPr="00AC04F8" w14:paraId="2870C64F" w14:textId="77777777" w:rsidTr="00D42037">
        <w:trPr>
          <w:gridAfter w:val="1"/>
          <w:wAfter w:w="66" w:type="dxa"/>
        </w:trPr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</w:tcPr>
          <w:p w14:paraId="251D169B" w14:textId="77777777" w:rsidR="00FA3AB2" w:rsidRPr="002A44C8" w:rsidRDefault="00FA3AB2" w:rsidP="00D42037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7F9064F" w14:textId="77777777" w:rsidR="00FA3AB2" w:rsidRPr="002A44C8" w:rsidRDefault="00FA3AB2" w:rsidP="00D42037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523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73E1E9" w14:textId="77777777" w:rsidR="00FA3AB2" w:rsidRPr="002A44C8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54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3AE7FFD" w14:textId="77777777" w:rsidR="00FA3AB2" w:rsidRPr="002A44C8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FA3AB2" w:rsidRPr="001D4D84" w14:paraId="69F5D51E" w14:textId="77777777" w:rsidTr="00D42037"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</w:tcPr>
          <w:p w14:paraId="09747D6C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4FC5EF7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right w:val="nil"/>
            </w:tcBorders>
          </w:tcPr>
          <w:p w14:paraId="70D4158D" w14:textId="77777777" w:rsidR="00FA3AB2" w:rsidRPr="001C1A0A" w:rsidRDefault="00FA3AB2" w:rsidP="00D42037">
            <w:pPr>
              <w:spacing w:after="0" w:line="240" w:lineRule="auto"/>
              <w:ind w:right="-97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Day 0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</w:tcPr>
          <w:p w14:paraId="134BAAA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Day 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</w:tcPr>
          <w:p w14:paraId="58DF6A6A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Paired t-test day 0 vs. day 5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nil"/>
              <w:right w:val="nil"/>
            </w:tcBorders>
          </w:tcPr>
          <w:p w14:paraId="0E024DD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hange day 5 – day 0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71B33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Independent sample t-test ctrl vs. Bev</w:t>
            </w:r>
          </w:p>
        </w:tc>
      </w:tr>
      <w:tr w:rsidR="00FA3AB2" w:rsidRPr="001C1A0A" w14:paraId="131A509D" w14:textId="77777777" w:rsidTr="00D42037"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FDD550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ED29BE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57" w:type="dxa"/>
            <w:tcBorders>
              <w:left w:val="nil"/>
              <w:bottom w:val="single" w:sz="4" w:space="0" w:color="auto"/>
              <w:right w:val="nil"/>
            </w:tcBorders>
          </w:tcPr>
          <w:p w14:paraId="7F672307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(n=9)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32B7CEE9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(n=9)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508994CA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56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491DE28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(n=9)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88F48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p-value</w:t>
            </w:r>
          </w:p>
        </w:tc>
      </w:tr>
      <w:tr w:rsidR="00FA3AB2" w:rsidRPr="001C1A0A" w14:paraId="180BD458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739361E3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Volume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br/>
              <w:t>(cm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>3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781F2CE9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5F0AD2C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33 ± 0.12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3D44873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50 ± 0.2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0905076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20FAB96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18 ± 0.10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DA6EE2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83</w:t>
            </w:r>
          </w:p>
        </w:tc>
      </w:tr>
      <w:tr w:rsidR="00FA3AB2" w:rsidRPr="001C1A0A" w14:paraId="5CB2E857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18DDFCF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173DCCF9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38ED260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36 ± 0.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CD7BB0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53 ± 0.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B2E93A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44E3F3D8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17 ± 0.08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center"/>
          </w:tcPr>
          <w:p w14:paraId="780E6E85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FA3AB2" w:rsidRPr="001C1A0A" w14:paraId="67ABD209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56882D8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edian Q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br/>
              <w:t>(s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-1/3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41480277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02936853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122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6C15EA80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123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1FD2331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966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5DFF4DE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00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30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65D630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16</w:t>
            </w:r>
          </w:p>
        </w:tc>
      </w:tr>
      <w:tr w:rsidR="00FA3AB2" w:rsidRPr="001C1A0A" w14:paraId="19379392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45A597B5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CB9DEEE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01AA4B0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128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D0DC520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96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14505E8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2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6A482B40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32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center"/>
          </w:tcPr>
          <w:p w14:paraId="6DB022E5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FA3AB2" w:rsidRPr="001C1A0A" w14:paraId="02C933D1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0424FC9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median 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ΔR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bscript"/>
                <w:lang w:val="en-US"/>
              </w:rPr>
              <w:t>2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*</w:t>
            </w:r>
          </w:p>
          <w:p w14:paraId="19FA06D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proofErr w:type="gramStart"/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s</w:t>
            </w:r>
            <w:proofErr w:type="gramEnd"/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-1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27E445FC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7B5DA80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9.5 ± 8.8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530388A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0.2 ± 9.8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499D66F9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833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36843A2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7 ± 9.8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9B86A0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35</w:t>
            </w:r>
          </w:p>
        </w:tc>
      </w:tr>
      <w:tr w:rsidR="00FA3AB2" w:rsidRPr="001C1A0A" w14:paraId="6A7AB658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7BD58A26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4A21E0F9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10C0831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1.1 ± 8.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447263B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3.4 ± 4.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367890A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2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66013B9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-7.7 ± 5.0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center"/>
          </w:tcPr>
          <w:p w14:paraId="5859075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FA3AB2" w:rsidRPr="001C1A0A" w14:paraId="08ED72F2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00B23AD8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median 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ΔR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bscript"/>
                <w:lang w:val="en-US"/>
              </w:rPr>
              <w:t>2</w:t>
            </w:r>
          </w:p>
          <w:p w14:paraId="50882106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s</w:t>
            </w:r>
            <w:proofErr w:type="gramEnd"/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-1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1167B1A2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5216599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87 ± 0.31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3E7893A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94 ± 0.40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32C47F26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701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374EB1B7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07 ± 0.48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1049C4F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15</w:t>
            </w:r>
          </w:p>
        </w:tc>
      </w:tr>
      <w:tr w:rsidR="00FA3AB2" w:rsidRPr="001C1A0A" w14:paraId="162A1687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185F652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1EB7C489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0AFB86E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.01 ± 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6E73ECB0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58 ± 0.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704C1DC9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331F9FF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-0.43 ± 0.26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center"/>
          </w:tcPr>
          <w:p w14:paraId="5F4932A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FA3AB2" w:rsidRPr="001C1A0A" w14:paraId="2FA7C229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67AF004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median 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ΔR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bscript"/>
                <w:lang w:val="en-US"/>
              </w:rPr>
              <w:t>1</w:t>
            </w:r>
          </w:p>
          <w:p w14:paraId="3FAB59D9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s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-1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2BA2A570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19B177B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51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20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484B03B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2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00D99770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718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36935A03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02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20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DF0F304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10</w:t>
            </w:r>
          </w:p>
        </w:tc>
      </w:tr>
      <w:tr w:rsidR="00FA3AB2" w:rsidRPr="001C1A0A" w14:paraId="42E3765D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51D07357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44E59F48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381C5C5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58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330FE8A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32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045DF19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0.007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230AF9CA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26</w:t>
            </w: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± 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0.021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center"/>
          </w:tcPr>
          <w:p w14:paraId="771D877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FA3AB2" w:rsidRPr="001C1A0A" w14:paraId="5A28D734" w14:textId="77777777" w:rsidTr="00D42037">
        <w:trPr>
          <w:trHeight w:val="227"/>
        </w:trPr>
        <w:tc>
          <w:tcPr>
            <w:tcW w:w="1424" w:type="dxa"/>
            <w:vMerge w:val="restart"/>
            <w:tcBorders>
              <w:left w:val="nil"/>
              <w:right w:val="nil"/>
            </w:tcBorders>
            <w:vAlign w:val="center"/>
          </w:tcPr>
          <w:p w14:paraId="2B40B137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</w:pPr>
            <w:r w:rsidRPr="001C1A0A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edian R</w:t>
            </w:r>
            <w:r w:rsidRPr="001C1A0A">
              <w:rPr>
                <w:rFonts w:ascii="Times New Roman" w:hAnsi="Times New Roman"/>
                <w:b/>
                <w:sz w:val="20"/>
                <w:szCs w:val="20"/>
                <w:vertAlign w:val="subscript"/>
                <w:lang w:val="en-US"/>
              </w:rPr>
              <w:t xml:space="preserve">  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vAlign w:val="bottom"/>
          </w:tcPr>
          <w:p w14:paraId="6BDB663E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ctrl</w:t>
            </w:r>
          </w:p>
        </w:tc>
        <w:tc>
          <w:tcPr>
            <w:tcW w:w="1457" w:type="dxa"/>
            <w:tcBorders>
              <w:left w:val="nil"/>
              <w:bottom w:val="nil"/>
              <w:right w:val="nil"/>
            </w:tcBorders>
            <w:vAlign w:val="bottom"/>
          </w:tcPr>
          <w:p w14:paraId="5AEE3B81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3.6 ± 5.1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bottom"/>
          </w:tcPr>
          <w:p w14:paraId="006D9BC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4.7 ± 5.5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07FD176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548</w:t>
            </w:r>
          </w:p>
        </w:tc>
        <w:tc>
          <w:tcPr>
            <w:tcW w:w="156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1378820D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1.1 ± 5.4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121D659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312</w:t>
            </w:r>
          </w:p>
        </w:tc>
      </w:tr>
      <w:tr w:rsidR="00FA3AB2" w:rsidRPr="001C1A0A" w14:paraId="7412B2CB" w14:textId="77777777" w:rsidTr="00D42037">
        <w:trPr>
          <w:trHeight w:val="227"/>
        </w:trPr>
        <w:tc>
          <w:tcPr>
            <w:tcW w:w="1424" w:type="dxa"/>
            <w:vMerge/>
            <w:tcBorders>
              <w:left w:val="nil"/>
              <w:right w:val="nil"/>
            </w:tcBorders>
            <w:vAlign w:val="center"/>
          </w:tcPr>
          <w:p w14:paraId="6BD4D74B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5F5441E5" w14:textId="77777777" w:rsidR="00FA3AB2" w:rsidRPr="001C1A0A" w:rsidRDefault="00FA3AB2" w:rsidP="00D4203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Bev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3E70CC87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3.6 ± 3.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086324D2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27.2 ± 3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5E885498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0.052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2F222FEC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C1A0A">
              <w:rPr>
                <w:rFonts w:ascii="Times New Roman" w:hAnsi="Times New Roman"/>
                <w:sz w:val="20"/>
                <w:szCs w:val="20"/>
                <w:lang w:val="en-US"/>
              </w:rPr>
              <w:t>3.6 ± 4.7</w:t>
            </w:r>
          </w:p>
        </w:tc>
        <w:tc>
          <w:tcPr>
            <w:tcW w:w="1276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2F2F2"/>
            <w:vAlign w:val="bottom"/>
          </w:tcPr>
          <w:p w14:paraId="4D954F5E" w14:textId="77777777" w:rsidR="00FA3AB2" w:rsidRPr="001C1A0A" w:rsidRDefault="00FA3AB2" w:rsidP="00D4203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</w:tbl>
    <w:p w14:paraId="0C621A4C" w14:textId="77777777" w:rsidR="00FA3AB2" w:rsidRPr="007016DC" w:rsidRDefault="00FA3AB2" w:rsidP="00FA3AB2">
      <w:pPr>
        <w:spacing w:after="0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>
        <w:rPr>
          <w:lang w:val="en-US"/>
        </w:rPr>
        <w:t xml:space="preserve">Q: vessel density; R: vessel size </w:t>
      </w:r>
    </w:p>
    <w:p w14:paraId="2A979586" w14:textId="77777777" w:rsidR="00FA3AB2" w:rsidRDefault="00FA3AB2" w:rsidP="00FA3AB2">
      <w:pPr>
        <w:pStyle w:val="Caption"/>
        <w:keepNext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14500D33" w14:textId="77777777" w:rsidR="00FA3AB2" w:rsidRDefault="00FA3AB2" w:rsidP="00FA3AB2">
      <w:pPr>
        <w:pStyle w:val="Caption"/>
        <w:keepNext/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5E1716FF" w14:textId="77777777" w:rsidR="00FA3AB2" w:rsidRPr="0073521B" w:rsidRDefault="00FA3AB2" w:rsidP="00FA3AB2">
      <w:pPr>
        <w:pStyle w:val="Caption"/>
        <w:keepNext/>
        <w:spacing w:after="0" w:line="360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 w:rsidRPr="0073521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73521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proofErr w:type="spellStart"/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Voxelwise</w:t>
      </w:r>
      <w:proofErr w:type="spellEnd"/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correlation of R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1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and R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2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values or their changes ∆R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1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and ∆R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2</w:t>
      </w:r>
      <w:r w:rsidRPr="0073521B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upon GEH121333 injection. </w:t>
      </w:r>
    </w:p>
    <w:tbl>
      <w:tblPr>
        <w:tblStyle w:val="TableGrid"/>
        <w:tblW w:w="4952" w:type="dxa"/>
        <w:tblLook w:val="04A0" w:firstRow="1" w:lastRow="0" w:firstColumn="1" w:lastColumn="0" w:noHBand="0" w:noVBand="1"/>
      </w:tblPr>
      <w:tblGrid>
        <w:gridCol w:w="2542"/>
        <w:gridCol w:w="2410"/>
      </w:tblGrid>
      <w:tr w:rsidR="00FA3AB2" w:rsidRPr="001D4D84" w14:paraId="58D65772" w14:textId="77777777" w:rsidTr="00D42037">
        <w:trPr>
          <w:trHeight w:val="340"/>
        </w:trPr>
        <w:tc>
          <w:tcPr>
            <w:tcW w:w="2542" w:type="dxa"/>
            <w:tcBorders>
              <w:left w:val="nil"/>
              <w:right w:val="nil"/>
            </w:tcBorders>
            <w:vAlign w:val="center"/>
          </w:tcPr>
          <w:p w14:paraId="36DA1AB1" w14:textId="77777777" w:rsidR="00FA3AB2" w:rsidRPr="006B4923" w:rsidRDefault="00FA3AB2" w:rsidP="00D42037">
            <w:pPr>
              <w:keepNext/>
              <w:spacing w:after="0" w:line="240" w:lineRule="auto"/>
              <w:rPr>
                <w:b/>
                <w:noProof/>
                <w:lang w:val="en-US" w:eastAsia="nb-NO"/>
              </w:rPr>
            </w:pPr>
            <w:r w:rsidRPr="006B4923">
              <w:rPr>
                <w:b/>
                <w:noProof/>
                <w:lang w:val="en-US" w:eastAsia="nb-NO"/>
              </w:rPr>
              <w:t xml:space="preserve">voxelwise </w:t>
            </w:r>
            <w:r>
              <w:rPr>
                <w:b/>
                <w:noProof/>
                <w:lang w:val="en-US" w:eastAsia="nb-NO"/>
              </w:rPr>
              <w:t>correlation</w:t>
            </w:r>
            <w:r w:rsidRPr="006B4923">
              <w:rPr>
                <w:b/>
                <w:noProof/>
                <w:lang w:val="en-US" w:eastAsia="nb-NO"/>
              </w:rPr>
              <w:t xml:space="preserve"> of R</w:t>
            </w:r>
            <w:r w:rsidRPr="005F5DC2">
              <w:rPr>
                <w:b/>
                <w:noProof/>
                <w:vertAlign w:val="subscript"/>
                <w:lang w:val="en-US" w:eastAsia="nb-NO"/>
              </w:rPr>
              <w:t>1</w:t>
            </w:r>
            <w:r w:rsidRPr="006B4923">
              <w:rPr>
                <w:b/>
                <w:noProof/>
                <w:lang w:val="en-US" w:eastAsia="nb-NO"/>
              </w:rPr>
              <w:t xml:space="preserve"> and R</w:t>
            </w:r>
            <w:r w:rsidRPr="005F5DC2">
              <w:rPr>
                <w:b/>
                <w:noProof/>
                <w:vertAlign w:val="subscript"/>
                <w:lang w:val="en-US" w:eastAsia="nb-NO"/>
              </w:rPr>
              <w:t>2</w:t>
            </w:r>
            <w:r w:rsidRPr="006B4923">
              <w:rPr>
                <w:b/>
                <w:noProof/>
                <w:lang w:val="en-US" w:eastAsia="nb-NO"/>
              </w:rPr>
              <w:t xml:space="preserve"> values</w:t>
            </w:r>
          </w:p>
          <w:p w14:paraId="683EBAE9" w14:textId="77777777" w:rsidR="00FA3AB2" w:rsidRPr="005F5DC2" w:rsidRDefault="00FA3AB2" w:rsidP="00D42037">
            <w:pPr>
              <w:keepNext/>
              <w:spacing w:after="0" w:line="240" w:lineRule="auto"/>
              <w:rPr>
                <w:b/>
                <w:noProof/>
                <w:lang w:val="en-US" w:eastAsia="nb-NO"/>
              </w:rPr>
            </w:pPr>
          </w:p>
        </w:tc>
        <w:tc>
          <w:tcPr>
            <w:tcW w:w="2410" w:type="dxa"/>
            <w:tcBorders>
              <w:left w:val="nil"/>
              <w:right w:val="nil"/>
            </w:tcBorders>
            <w:vAlign w:val="center"/>
          </w:tcPr>
          <w:p w14:paraId="499568D7" w14:textId="77777777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b/>
                <w:noProof/>
                <w:lang w:val="en-US" w:eastAsia="nb-NO"/>
              </w:rPr>
            </w:pPr>
            <w:r w:rsidRPr="006B4923">
              <w:rPr>
                <w:b/>
                <w:noProof/>
                <w:lang w:val="en-US" w:eastAsia="nb-NO"/>
              </w:rPr>
              <w:t xml:space="preserve">average </w:t>
            </w:r>
            <w:r>
              <w:rPr>
                <w:b/>
                <w:noProof/>
                <w:lang w:val="en-US" w:eastAsia="nb-NO"/>
              </w:rPr>
              <w:t>Pearson</w:t>
            </w:r>
            <w:r w:rsidRPr="006B4923">
              <w:rPr>
                <w:b/>
                <w:noProof/>
                <w:lang w:val="en-US" w:eastAsia="nb-NO"/>
              </w:rPr>
              <w:t xml:space="preserve"> correlation coefficient</w:t>
            </w:r>
          </w:p>
          <w:p w14:paraId="03E3E50A" w14:textId="62B16F5E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b/>
                <w:noProof/>
                <w:lang w:val="en-US" w:eastAsia="nb-NO"/>
              </w:rPr>
            </w:pPr>
            <w:r w:rsidRPr="006B4923">
              <w:rPr>
                <w:b/>
                <w:noProof/>
                <w:lang w:val="en-US" w:eastAsia="nb-NO"/>
              </w:rPr>
              <w:t xml:space="preserve">mean ± </w:t>
            </w:r>
            <w:r>
              <w:rPr>
                <w:b/>
                <w:noProof/>
                <w:lang w:val="en-US" w:eastAsia="nb-NO"/>
              </w:rPr>
              <w:t>SD</w:t>
            </w:r>
          </w:p>
        </w:tc>
      </w:tr>
      <w:tr w:rsidR="00FA3AB2" w:rsidRPr="00DB398F" w14:paraId="36461DE1" w14:textId="77777777" w:rsidTr="00D42037">
        <w:trPr>
          <w:trHeight w:val="293"/>
        </w:trPr>
        <w:tc>
          <w:tcPr>
            <w:tcW w:w="2542" w:type="dxa"/>
            <w:tcBorders>
              <w:left w:val="nil"/>
              <w:right w:val="nil"/>
            </w:tcBorders>
            <w:vAlign w:val="center"/>
          </w:tcPr>
          <w:p w14:paraId="31E58DB3" w14:textId="77777777" w:rsidR="00FA3AB2" w:rsidRPr="006B4923" w:rsidRDefault="00FA3AB2" w:rsidP="00D42037">
            <w:pPr>
              <w:keepNext/>
              <w:spacing w:after="0" w:line="240" w:lineRule="auto"/>
              <w:rPr>
                <w:noProof/>
                <w:lang w:val="en-US" w:eastAsia="nb-NO"/>
              </w:rPr>
            </w:pPr>
            <w:r w:rsidRPr="006B4923">
              <w:rPr>
                <w:noProof/>
                <w:lang w:val="en-US" w:eastAsia="nb-NO"/>
              </w:rPr>
              <w:t xml:space="preserve">day 0 rim </w:t>
            </w:r>
            <w:r w:rsidRPr="006B4923">
              <w:rPr>
                <w:noProof/>
                <w:lang w:eastAsia="nb-NO"/>
              </w:rPr>
              <w:t>Δ</w:t>
            </w:r>
            <w:r w:rsidRPr="006B4923">
              <w:rPr>
                <w:noProof/>
                <w:lang w:val="en-US" w:eastAsia="nb-NO"/>
              </w:rPr>
              <w:t>R</w:t>
            </w:r>
            <w:r w:rsidRPr="005F5DC2">
              <w:rPr>
                <w:noProof/>
                <w:vertAlign w:val="subscript"/>
                <w:lang w:val="en-US" w:eastAsia="nb-NO"/>
              </w:rPr>
              <w:t>1</w:t>
            </w:r>
            <w:r w:rsidRPr="006B4923">
              <w:rPr>
                <w:noProof/>
                <w:lang w:val="en-US" w:eastAsia="nb-NO"/>
              </w:rPr>
              <w:t xml:space="preserve"> vs </w:t>
            </w:r>
            <w:r w:rsidRPr="006B4923">
              <w:rPr>
                <w:noProof/>
                <w:lang w:eastAsia="nb-NO"/>
              </w:rPr>
              <w:t>Δ</w:t>
            </w:r>
            <w:r w:rsidRPr="006B4923">
              <w:rPr>
                <w:noProof/>
                <w:lang w:val="en-US" w:eastAsia="nb-NO"/>
              </w:rPr>
              <w:t>R</w:t>
            </w:r>
            <w:r w:rsidRPr="005F5DC2">
              <w:rPr>
                <w:noProof/>
                <w:vertAlign w:val="subscript"/>
                <w:lang w:val="en-US" w:eastAsia="nb-NO"/>
              </w:rPr>
              <w:t>2</w:t>
            </w:r>
            <w:r w:rsidRPr="005F5DC2">
              <w:rPr>
                <w:noProof/>
                <w:vertAlign w:val="superscript"/>
                <w:lang w:val="en-US" w:eastAsia="nb-NO"/>
              </w:rPr>
              <w:t>1</w:t>
            </w:r>
          </w:p>
        </w:tc>
        <w:tc>
          <w:tcPr>
            <w:tcW w:w="2410" w:type="dxa"/>
            <w:tcBorders>
              <w:left w:val="nil"/>
              <w:right w:val="nil"/>
            </w:tcBorders>
            <w:vAlign w:val="center"/>
          </w:tcPr>
          <w:p w14:paraId="4E79EB56" w14:textId="77777777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noProof/>
                <w:lang w:eastAsia="nb-NO"/>
              </w:rPr>
            </w:pPr>
            <w:r w:rsidRPr="006B4923">
              <w:rPr>
                <w:noProof/>
                <w:lang w:eastAsia="nb-NO"/>
              </w:rPr>
              <w:t>0.</w:t>
            </w:r>
            <w:r>
              <w:rPr>
                <w:noProof/>
                <w:lang w:eastAsia="nb-NO"/>
              </w:rPr>
              <w:t>68</w:t>
            </w:r>
            <w:r w:rsidRPr="006B4923">
              <w:rPr>
                <w:noProof/>
                <w:lang w:eastAsia="nb-NO"/>
              </w:rPr>
              <w:t xml:space="preserve"> ±0.1</w:t>
            </w:r>
            <w:r>
              <w:rPr>
                <w:noProof/>
                <w:lang w:eastAsia="nb-NO"/>
              </w:rPr>
              <w:t>3</w:t>
            </w:r>
          </w:p>
        </w:tc>
      </w:tr>
      <w:tr w:rsidR="00FA3AB2" w:rsidRPr="00DB398F" w14:paraId="1BF2B4E1" w14:textId="77777777" w:rsidTr="00D42037">
        <w:tc>
          <w:tcPr>
            <w:tcW w:w="2542" w:type="dxa"/>
            <w:tcBorders>
              <w:left w:val="nil"/>
              <w:right w:val="nil"/>
            </w:tcBorders>
            <w:vAlign w:val="center"/>
          </w:tcPr>
          <w:p w14:paraId="3AF52033" w14:textId="77777777" w:rsidR="00FA3AB2" w:rsidRPr="006B4923" w:rsidRDefault="00FA3AB2" w:rsidP="00D42037">
            <w:pPr>
              <w:keepNext/>
              <w:spacing w:after="0" w:line="240" w:lineRule="auto"/>
              <w:rPr>
                <w:noProof/>
                <w:lang w:val="en-US" w:eastAsia="nb-NO"/>
              </w:rPr>
            </w:pPr>
            <w:r w:rsidRPr="006B4923">
              <w:rPr>
                <w:noProof/>
                <w:lang w:val="en-US" w:eastAsia="nb-NO"/>
              </w:rPr>
              <w:t xml:space="preserve">day 5 rim </w:t>
            </w:r>
            <w:r w:rsidRPr="006B4923">
              <w:rPr>
                <w:noProof/>
                <w:lang w:eastAsia="nb-NO"/>
              </w:rPr>
              <w:t>Δ</w:t>
            </w:r>
            <w:r w:rsidRPr="006B4923">
              <w:rPr>
                <w:noProof/>
                <w:lang w:val="en-US" w:eastAsia="nb-NO"/>
              </w:rPr>
              <w:t>R</w:t>
            </w:r>
            <w:r w:rsidRPr="005F5DC2">
              <w:rPr>
                <w:noProof/>
                <w:vertAlign w:val="subscript"/>
                <w:lang w:val="en-US" w:eastAsia="nb-NO"/>
              </w:rPr>
              <w:t>1</w:t>
            </w:r>
            <w:r w:rsidRPr="006B4923">
              <w:rPr>
                <w:noProof/>
                <w:lang w:val="en-US" w:eastAsia="nb-NO"/>
              </w:rPr>
              <w:t xml:space="preserve"> vs </w:t>
            </w:r>
            <w:r w:rsidRPr="006B4923">
              <w:rPr>
                <w:noProof/>
                <w:lang w:eastAsia="nb-NO"/>
              </w:rPr>
              <w:t>Δ</w:t>
            </w:r>
            <w:r w:rsidRPr="006B4923">
              <w:rPr>
                <w:noProof/>
                <w:lang w:val="en-US" w:eastAsia="nb-NO"/>
              </w:rPr>
              <w:t>R</w:t>
            </w:r>
            <w:r w:rsidRPr="005F5DC2">
              <w:rPr>
                <w:noProof/>
                <w:vertAlign w:val="subscript"/>
                <w:lang w:val="en-US" w:eastAsia="nb-NO"/>
              </w:rPr>
              <w:t>2</w:t>
            </w:r>
            <w:r w:rsidRPr="005F5DC2">
              <w:rPr>
                <w:noProof/>
                <w:vertAlign w:val="superscript"/>
                <w:lang w:val="en-US" w:eastAsia="nb-NO"/>
              </w:rPr>
              <w:t>1</w:t>
            </w:r>
          </w:p>
        </w:tc>
        <w:tc>
          <w:tcPr>
            <w:tcW w:w="2410" w:type="dxa"/>
            <w:tcBorders>
              <w:left w:val="nil"/>
              <w:right w:val="nil"/>
            </w:tcBorders>
            <w:vAlign w:val="center"/>
          </w:tcPr>
          <w:p w14:paraId="68E107BC" w14:textId="77777777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noProof/>
                <w:lang w:eastAsia="nb-NO"/>
              </w:rPr>
            </w:pPr>
            <w:r w:rsidRPr="006B4923">
              <w:rPr>
                <w:noProof/>
                <w:lang w:eastAsia="nb-NO"/>
              </w:rPr>
              <w:t>0.</w:t>
            </w:r>
            <w:r>
              <w:rPr>
                <w:noProof/>
                <w:lang w:eastAsia="nb-NO"/>
              </w:rPr>
              <w:t>70</w:t>
            </w:r>
            <w:r w:rsidRPr="006B4923">
              <w:rPr>
                <w:noProof/>
                <w:lang w:eastAsia="nb-NO"/>
              </w:rPr>
              <w:t xml:space="preserve"> ± 0.1</w:t>
            </w:r>
            <w:r>
              <w:rPr>
                <w:noProof/>
                <w:lang w:eastAsia="nb-NO"/>
              </w:rPr>
              <w:t>0</w:t>
            </w:r>
          </w:p>
        </w:tc>
      </w:tr>
      <w:tr w:rsidR="00FA3AB2" w:rsidRPr="00DB398F" w14:paraId="4C57DA01" w14:textId="77777777" w:rsidTr="00D42037">
        <w:tc>
          <w:tcPr>
            <w:tcW w:w="2542" w:type="dxa"/>
            <w:tcBorders>
              <w:left w:val="nil"/>
              <w:right w:val="nil"/>
            </w:tcBorders>
            <w:vAlign w:val="center"/>
          </w:tcPr>
          <w:p w14:paraId="4911DFB3" w14:textId="77777777" w:rsidR="00FA3AB2" w:rsidRPr="006B4923" w:rsidRDefault="00FA3AB2" w:rsidP="00D42037">
            <w:pPr>
              <w:keepNext/>
              <w:spacing w:after="0" w:line="240" w:lineRule="auto"/>
              <w:rPr>
                <w:noProof/>
                <w:lang w:val="en-US" w:eastAsia="nb-NO"/>
              </w:rPr>
            </w:pPr>
            <w:r w:rsidRPr="006B4923">
              <w:rPr>
                <w:noProof/>
                <w:lang w:val="en-US" w:eastAsia="nb-NO"/>
              </w:rPr>
              <w:t>day 1 rim  R</w:t>
            </w:r>
            <w:r w:rsidRPr="005F5DC2">
              <w:rPr>
                <w:noProof/>
                <w:vertAlign w:val="subscript"/>
                <w:lang w:val="en-US" w:eastAsia="nb-NO"/>
              </w:rPr>
              <w:t>1</w:t>
            </w:r>
            <w:r w:rsidRPr="006B4923">
              <w:rPr>
                <w:noProof/>
                <w:lang w:val="en-US" w:eastAsia="nb-NO"/>
              </w:rPr>
              <w:t xml:space="preserve"> vs R</w:t>
            </w:r>
            <w:r w:rsidRPr="005F5DC2">
              <w:rPr>
                <w:noProof/>
                <w:vertAlign w:val="subscript"/>
                <w:lang w:val="en-US" w:eastAsia="nb-NO"/>
              </w:rPr>
              <w:t>2</w:t>
            </w:r>
          </w:p>
        </w:tc>
        <w:tc>
          <w:tcPr>
            <w:tcW w:w="2410" w:type="dxa"/>
            <w:tcBorders>
              <w:left w:val="nil"/>
              <w:right w:val="nil"/>
            </w:tcBorders>
            <w:vAlign w:val="center"/>
          </w:tcPr>
          <w:p w14:paraId="4DBFA633" w14:textId="77777777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noProof/>
                <w:lang w:eastAsia="nb-NO"/>
              </w:rPr>
            </w:pPr>
            <w:r w:rsidRPr="006B4923">
              <w:rPr>
                <w:noProof/>
                <w:lang w:eastAsia="nb-NO"/>
              </w:rPr>
              <w:t>0.7</w:t>
            </w:r>
            <w:r>
              <w:rPr>
                <w:noProof/>
                <w:lang w:eastAsia="nb-NO"/>
              </w:rPr>
              <w:t xml:space="preserve">4 </w:t>
            </w:r>
            <w:r w:rsidRPr="006B4923">
              <w:rPr>
                <w:noProof/>
                <w:lang w:eastAsia="nb-NO"/>
              </w:rPr>
              <w:t>± 0.</w:t>
            </w:r>
            <w:r>
              <w:rPr>
                <w:noProof/>
                <w:lang w:eastAsia="nb-NO"/>
              </w:rPr>
              <w:t>09</w:t>
            </w:r>
          </w:p>
        </w:tc>
      </w:tr>
      <w:tr w:rsidR="00FA3AB2" w:rsidRPr="00DB398F" w14:paraId="1D48AE58" w14:textId="77777777" w:rsidTr="004F0DE1">
        <w:trPr>
          <w:trHeight w:val="265"/>
        </w:trPr>
        <w:tc>
          <w:tcPr>
            <w:tcW w:w="254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532C48" w14:textId="77777777" w:rsidR="00FA3AB2" w:rsidRPr="006B4923" w:rsidRDefault="00FA3AB2" w:rsidP="00D42037">
            <w:pPr>
              <w:keepNext/>
              <w:spacing w:after="0" w:line="240" w:lineRule="auto"/>
              <w:rPr>
                <w:noProof/>
                <w:lang w:val="en-US" w:eastAsia="nb-NO"/>
              </w:rPr>
            </w:pPr>
            <w:r w:rsidRPr="006B4923">
              <w:rPr>
                <w:noProof/>
                <w:lang w:val="en-US" w:eastAsia="nb-NO"/>
              </w:rPr>
              <w:t>day 6 rim R</w:t>
            </w:r>
            <w:r w:rsidRPr="005F5DC2">
              <w:rPr>
                <w:noProof/>
                <w:vertAlign w:val="subscript"/>
                <w:lang w:val="en-US" w:eastAsia="nb-NO"/>
              </w:rPr>
              <w:t>1</w:t>
            </w:r>
            <w:r w:rsidRPr="006B4923">
              <w:rPr>
                <w:noProof/>
                <w:lang w:val="en-US" w:eastAsia="nb-NO"/>
              </w:rPr>
              <w:t xml:space="preserve"> vs R</w:t>
            </w:r>
            <w:r w:rsidRPr="005F5DC2">
              <w:rPr>
                <w:noProof/>
                <w:vertAlign w:val="subscript"/>
                <w:lang w:val="en-US" w:eastAsia="nb-NO"/>
              </w:rPr>
              <w:t>2</w:t>
            </w:r>
          </w:p>
        </w:tc>
        <w:tc>
          <w:tcPr>
            <w:tcW w:w="241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D6B0C7" w14:textId="77777777" w:rsidR="00FA3AB2" w:rsidRPr="006B4923" w:rsidRDefault="00FA3AB2" w:rsidP="00D42037">
            <w:pPr>
              <w:keepNext/>
              <w:spacing w:after="0" w:line="240" w:lineRule="auto"/>
              <w:jc w:val="center"/>
              <w:rPr>
                <w:noProof/>
                <w:lang w:eastAsia="nb-NO"/>
              </w:rPr>
            </w:pPr>
            <w:r w:rsidRPr="006B4923">
              <w:rPr>
                <w:noProof/>
                <w:lang w:eastAsia="nb-NO"/>
              </w:rPr>
              <w:t>0.</w:t>
            </w:r>
            <w:r>
              <w:rPr>
                <w:noProof/>
                <w:lang w:eastAsia="nb-NO"/>
              </w:rPr>
              <w:t>80</w:t>
            </w:r>
            <w:r w:rsidRPr="006B4923">
              <w:rPr>
                <w:noProof/>
                <w:lang w:eastAsia="nb-NO"/>
              </w:rPr>
              <w:t xml:space="preserve"> ± 0.05</w:t>
            </w:r>
          </w:p>
        </w:tc>
      </w:tr>
      <w:tr w:rsidR="00FA3AB2" w:rsidRPr="001D4D84" w14:paraId="4350C100" w14:textId="77777777" w:rsidTr="00D42037">
        <w:trPr>
          <w:trHeight w:val="236"/>
        </w:trPr>
        <w:tc>
          <w:tcPr>
            <w:tcW w:w="4952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855169A" w14:textId="4C0A4981" w:rsidR="00FA3AB2" w:rsidRPr="005F5DC2" w:rsidRDefault="00FA3AB2" w:rsidP="00D42037">
            <w:pPr>
              <w:keepNext/>
              <w:spacing w:after="0" w:line="240" w:lineRule="auto"/>
              <w:rPr>
                <w:noProof/>
                <w:lang w:val="en-US" w:eastAsia="nb-NO"/>
              </w:rPr>
            </w:pPr>
            <w:r w:rsidRPr="005F5DC2">
              <w:rPr>
                <w:noProof/>
                <w:vertAlign w:val="superscript"/>
                <w:lang w:val="en-US" w:eastAsia="nb-NO"/>
              </w:rPr>
              <w:t>1</w:t>
            </w:r>
            <w:r w:rsidRPr="005F5DC2">
              <w:rPr>
                <w:noProof/>
                <w:lang w:val="en-US" w:eastAsia="nb-NO"/>
              </w:rPr>
              <w:t xml:space="preserve"> 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 xml:space="preserve">negative </w:t>
            </w:r>
            <w:r w:rsidRPr="005F5DC2"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>∆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>R</w:t>
            </w:r>
            <w:r w:rsidRPr="004F0DE1">
              <w:rPr>
                <w:noProof/>
                <w:sz w:val="20"/>
                <w:szCs w:val="20"/>
                <w:vertAlign w:val="subscript"/>
                <w:lang w:val="en-US" w:eastAsia="nb-NO"/>
              </w:rPr>
              <w:t>1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 xml:space="preserve"> and </w:t>
            </w:r>
            <w:r w:rsidRPr="005F5DC2"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>∆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>R</w:t>
            </w:r>
            <w:r w:rsidRPr="004F0DE1">
              <w:rPr>
                <w:noProof/>
                <w:sz w:val="20"/>
                <w:szCs w:val="20"/>
                <w:vertAlign w:val="subscript"/>
                <w:lang w:val="en-US" w:eastAsia="nb-NO"/>
              </w:rPr>
              <w:t>2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 xml:space="preserve"> values were excluded from the analysis. Positive fraction was 0.82</w:t>
            </w:r>
            <w:r w:rsidRPr="005F5DC2"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>±</w:t>
            </w:r>
            <w:r w:rsidRPr="005F5DC2">
              <w:rPr>
                <w:noProof/>
                <w:sz w:val="20"/>
                <w:szCs w:val="20"/>
                <w:lang w:val="en-US" w:eastAsia="nb-NO"/>
              </w:rPr>
              <w:t>0.14 (mean</w:t>
            </w:r>
            <w:r>
              <w:rPr>
                <w:noProof/>
                <w:sz w:val="20"/>
                <w:szCs w:val="20"/>
                <w:lang w:val="en-US" w:eastAsia="nb-NO"/>
              </w:rPr>
              <w:t xml:space="preserve"> </w:t>
            </w:r>
            <w:r w:rsidRPr="005F5DC2"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 xml:space="preserve">± </w:t>
            </w:r>
            <w:r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>SD</w:t>
            </w:r>
            <w:r w:rsidRPr="005F5DC2">
              <w:rPr>
                <w:rFonts w:ascii="Calibri" w:hAnsi="Calibri"/>
                <w:noProof/>
                <w:sz w:val="20"/>
                <w:szCs w:val="20"/>
                <w:lang w:val="en-US" w:eastAsia="nb-NO"/>
              </w:rPr>
              <w:t>)</w:t>
            </w:r>
          </w:p>
        </w:tc>
      </w:tr>
    </w:tbl>
    <w:p w14:paraId="0C08F98A" w14:textId="77777777" w:rsidR="00FA3AB2" w:rsidRDefault="00FA3AB2" w:rsidP="00FA3AB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F59E31F" w14:textId="77777777" w:rsidR="00FA3AB2" w:rsidRPr="005B7257" w:rsidRDefault="00FA3AB2" w:rsidP="00FA3AB2">
      <w:pPr>
        <w:pStyle w:val="Caption"/>
        <w:keepNext/>
        <w:spacing w:after="0" w:line="360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>
        <w:rPr>
          <w:rFonts w:ascii="Times" w:hAnsi="Times"/>
          <w:color w:val="000000" w:themeColor="text1"/>
          <w:sz w:val="24"/>
          <w:szCs w:val="24"/>
          <w:lang w:val="en-US"/>
        </w:rPr>
        <w:lastRenderedPageBreak/>
        <w:t>Table 3</w:t>
      </w:r>
      <w:r w:rsidRPr="001A3E94">
        <w:rPr>
          <w:rFonts w:ascii="Times" w:hAnsi="Times"/>
          <w:color w:val="000000" w:themeColor="text1"/>
          <w:sz w:val="24"/>
          <w:szCs w:val="24"/>
          <w:lang w:val="en-US"/>
        </w:rPr>
        <w:t xml:space="preserve">: </w:t>
      </w:r>
      <w:r w:rsidRPr="005B725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PLS-DA model assessment. Significant p-values in bold. </w:t>
      </w:r>
    </w:p>
    <w:tbl>
      <w:tblPr>
        <w:tblStyle w:val="TableGrid"/>
        <w:tblW w:w="8103" w:type="dxa"/>
        <w:tblLayout w:type="fixed"/>
        <w:tblLook w:val="04A0" w:firstRow="1" w:lastRow="0" w:firstColumn="1" w:lastColumn="0" w:noHBand="0" w:noVBand="1"/>
      </w:tblPr>
      <w:tblGrid>
        <w:gridCol w:w="1095"/>
        <w:gridCol w:w="1554"/>
        <w:gridCol w:w="1261"/>
        <w:gridCol w:w="1398"/>
        <w:gridCol w:w="1397"/>
        <w:gridCol w:w="1398"/>
      </w:tblGrid>
      <w:tr w:rsidR="00FA3AB2" w:rsidRPr="001A3E94" w14:paraId="334F8E25" w14:textId="77777777" w:rsidTr="00D42037"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6AFABF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224D1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261" w:type="dxa"/>
            <w:tcBorders>
              <w:left w:val="nil"/>
              <w:right w:val="nil"/>
            </w:tcBorders>
            <w:vAlign w:val="center"/>
          </w:tcPr>
          <w:p w14:paraId="6BF49E82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Accuracy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2271C6AE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Sensitivity</w:t>
            </w: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1397" w:type="dxa"/>
            <w:tcBorders>
              <w:left w:val="nil"/>
              <w:right w:val="nil"/>
            </w:tcBorders>
            <w:vAlign w:val="center"/>
          </w:tcPr>
          <w:p w14:paraId="01DFD8F5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Specificity</w:t>
            </w: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0392D705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Perm.p-val</w:t>
            </w:r>
            <w:proofErr w:type="spellEnd"/>
          </w:p>
        </w:tc>
      </w:tr>
      <w:tr w:rsidR="00FA3AB2" w:rsidRPr="001A3E94" w14:paraId="47B6E34F" w14:textId="77777777" w:rsidTr="00D42037">
        <w:tc>
          <w:tcPr>
            <w:tcW w:w="1095" w:type="dxa"/>
            <w:vMerge w:val="restart"/>
            <w:tcBorders>
              <w:left w:val="nil"/>
              <w:right w:val="nil"/>
            </w:tcBorders>
            <w:vAlign w:val="center"/>
          </w:tcPr>
          <w:p w14:paraId="0E0CFC2C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All variables</w:t>
            </w:r>
          </w:p>
        </w:tc>
        <w:tc>
          <w:tcPr>
            <w:tcW w:w="1554" w:type="dxa"/>
            <w:tcBorders>
              <w:left w:val="nil"/>
              <w:right w:val="nil"/>
            </w:tcBorders>
            <w:vAlign w:val="center"/>
          </w:tcPr>
          <w:p w14:paraId="2332ED4E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SC</w:t>
            </w:r>
          </w:p>
        </w:tc>
        <w:tc>
          <w:tcPr>
            <w:tcW w:w="1261" w:type="dxa"/>
            <w:tcBorders>
              <w:left w:val="nil"/>
              <w:right w:val="nil"/>
            </w:tcBorders>
            <w:vAlign w:val="center"/>
          </w:tcPr>
          <w:p w14:paraId="73C685D6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220969A7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7" w:type="dxa"/>
            <w:tcBorders>
              <w:left w:val="nil"/>
              <w:right w:val="nil"/>
            </w:tcBorders>
            <w:vAlign w:val="center"/>
          </w:tcPr>
          <w:p w14:paraId="5E26F41F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6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17703BE8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115</w:t>
            </w:r>
          </w:p>
        </w:tc>
      </w:tr>
      <w:tr w:rsidR="00FA3AB2" w:rsidRPr="00DB398F" w14:paraId="2355E6DC" w14:textId="77777777" w:rsidTr="00D42037">
        <w:tc>
          <w:tcPr>
            <w:tcW w:w="1095" w:type="dxa"/>
            <w:vMerge/>
            <w:tcBorders>
              <w:left w:val="nil"/>
              <w:right w:val="nil"/>
            </w:tcBorders>
            <w:vAlign w:val="center"/>
          </w:tcPr>
          <w:p w14:paraId="4E3B3819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554" w:type="dxa"/>
            <w:tcBorders>
              <w:left w:val="nil"/>
              <w:right w:val="nil"/>
            </w:tcBorders>
            <w:vAlign w:val="center"/>
          </w:tcPr>
          <w:p w14:paraId="50E3EE39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CE</w:t>
            </w:r>
          </w:p>
        </w:tc>
        <w:tc>
          <w:tcPr>
            <w:tcW w:w="1261" w:type="dxa"/>
            <w:tcBorders>
              <w:left w:val="nil"/>
              <w:right w:val="nil"/>
            </w:tcBorders>
            <w:vAlign w:val="center"/>
          </w:tcPr>
          <w:p w14:paraId="5336E410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7BD80E1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7" w:type="dxa"/>
            <w:tcBorders>
              <w:left w:val="nil"/>
              <w:right w:val="nil"/>
            </w:tcBorders>
            <w:vAlign w:val="center"/>
          </w:tcPr>
          <w:p w14:paraId="2AA208E9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253CAA16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0.030</w:t>
            </w:r>
          </w:p>
        </w:tc>
      </w:tr>
      <w:tr w:rsidR="00FA3AB2" w:rsidRPr="00DB398F" w14:paraId="7A3B24E0" w14:textId="77777777" w:rsidTr="00D42037">
        <w:tc>
          <w:tcPr>
            <w:tcW w:w="1095" w:type="dxa"/>
            <w:vMerge/>
            <w:tcBorders>
              <w:left w:val="nil"/>
              <w:right w:val="nil"/>
            </w:tcBorders>
            <w:vAlign w:val="center"/>
          </w:tcPr>
          <w:p w14:paraId="318649BC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554" w:type="dxa"/>
            <w:tcBorders>
              <w:left w:val="nil"/>
              <w:right w:val="nil"/>
            </w:tcBorders>
            <w:vAlign w:val="center"/>
          </w:tcPr>
          <w:p w14:paraId="07C7738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bined</w:t>
            </w:r>
          </w:p>
        </w:tc>
        <w:tc>
          <w:tcPr>
            <w:tcW w:w="1261" w:type="dxa"/>
            <w:tcBorders>
              <w:left w:val="nil"/>
              <w:right w:val="nil"/>
            </w:tcBorders>
            <w:vAlign w:val="center"/>
          </w:tcPr>
          <w:p w14:paraId="09A81821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10B256CC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0</w:t>
            </w:r>
          </w:p>
        </w:tc>
        <w:tc>
          <w:tcPr>
            <w:tcW w:w="1397" w:type="dxa"/>
            <w:tcBorders>
              <w:left w:val="nil"/>
              <w:right w:val="nil"/>
            </w:tcBorders>
            <w:vAlign w:val="center"/>
          </w:tcPr>
          <w:p w14:paraId="24B89B6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592EFA0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0.011</w:t>
            </w:r>
          </w:p>
        </w:tc>
      </w:tr>
      <w:tr w:rsidR="00FA3AB2" w:rsidRPr="00DB398F" w14:paraId="041E29EA" w14:textId="77777777" w:rsidTr="00D42037">
        <w:tc>
          <w:tcPr>
            <w:tcW w:w="1095" w:type="dxa"/>
            <w:vMerge w:val="restart"/>
            <w:tcBorders>
              <w:left w:val="nil"/>
              <w:right w:val="nil"/>
            </w:tcBorders>
            <w:vAlign w:val="center"/>
          </w:tcPr>
          <w:p w14:paraId="4A029E02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elected variables</w:t>
            </w:r>
          </w:p>
        </w:tc>
        <w:tc>
          <w:tcPr>
            <w:tcW w:w="1554" w:type="dxa"/>
            <w:tcBorders>
              <w:left w:val="nil"/>
              <w:right w:val="nil"/>
            </w:tcBorders>
            <w:vAlign w:val="center"/>
          </w:tcPr>
          <w:p w14:paraId="61749DA6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SC</w:t>
            </w: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261" w:type="dxa"/>
            <w:tcBorders>
              <w:left w:val="nil"/>
              <w:right w:val="nil"/>
            </w:tcBorders>
            <w:vAlign w:val="center"/>
          </w:tcPr>
          <w:p w14:paraId="51D0CADC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5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520346CB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7" w:type="dxa"/>
            <w:tcBorders>
              <w:left w:val="nil"/>
              <w:right w:val="nil"/>
            </w:tcBorders>
            <w:vAlign w:val="center"/>
          </w:tcPr>
          <w:p w14:paraId="62BFB0A9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0</w:t>
            </w:r>
          </w:p>
        </w:tc>
        <w:tc>
          <w:tcPr>
            <w:tcW w:w="1398" w:type="dxa"/>
            <w:tcBorders>
              <w:left w:val="nil"/>
              <w:right w:val="nil"/>
            </w:tcBorders>
            <w:vAlign w:val="center"/>
          </w:tcPr>
          <w:p w14:paraId="6EE93835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0.058</w:t>
            </w:r>
          </w:p>
        </w:tc>
      </w:tr>
      <w:tr w:rsidR="00FA3AB2" w:rsidRPr="00DB398F" w14:paraId="05F96EB1" w14:textId="77777777" w:rsidTr="00D42037">
        <w:tc>
          <w:tcPr>
            <w:tcW w:w="1095" w:type="dxa"/>
            <w:vMerge/>
            <w:tcBorders>
              <w:left w:val="nil"/>
              <w:right w:val="nil"/>
            </w:tcBorders>
            <w:vAlign w:val="center"/>
          </w:tcPr>
          <w:p w14:paraId="143AB5C6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55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5C3683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CE</w:t>
            </w: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26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BA4014E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D2CC47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0</w:t>
            </w:r>
          </w:p>
        </w:tc>
        <w:tc>
          <w:tcPr>
            <w:tcW w:w="139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F38973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70</w:t>
            </w:r>
          </w:p>
        </w:tc>
        <w:tc>
          <w:tcPr>
            <w:tcW w:w="13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BECC975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0.028</w:t>
            </w:r>
          </w:p>
        </w:tc>
      </w:tr>
      <w:tr w:rsidR="00FA3AB2" w:rsidRPr="00DB398F" w14:paraId="4E4A0217" w14:textId="77777777" w:rsidTr="00D42037">
        <w:tc>
          <w:tcPr>
            <w:tcW w:w="1095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D181FF7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55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18F3241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bined</w:t>
            </w: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/>
              </w:rPr>
              <w:t>4</w:t>
            </w:r>
          </w:p>
        </w:tc>
        <w:tc>
          <w:tcPr>
            <w:tcW w:w="126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87B430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13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A1887B4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90</w:t>
            </w:r>
          </w:p>
        </w:tc>
        <w:tc>
          <w:tcPr>
            <w:tcW w:w="139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A1ADE4E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3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CF2EF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0.003</w:t>
            </w:r>
          </w:p>
        </w:tc>
      </w:tr>
      <w:tr w:rsidR="00FA3AB2" w:rsidRPr="00DB398F" w14:paraId="32989F38" w14:textId="77777777" w:rsidTr="00D42037">
        <w:tc>
          <w:tcPr>
            <w:tcW w:w="8103" w:type="dxa"/>
            <w:gridSpan w:val="6"/>
            <w:tcBorders>
              <w:left w:val="nil"/>
              <w:bottom w:val="nil"/>
              <w:right w:val="nil"/>
            </w:tcBorders>
            <w:vAlign w:val="center"/>
          </w:tcPr>
          <w:p w14:paraId="083EFAF5" w14:textId="77777777" w:rsidR="00FA3AB2" w:rsidRPr="00DB398F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1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ensitivity and specificity reported for treated</w:t>
            </w:r>
          </w:p>
          <w:p w14:paraId="732E513B" w14:textId="77777777" w:rsidR="00FA3AB2" w:rsidRPr="00DB398F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lected parameters: median Q day 5, median ∆R</w:t>
            </w:r>
            <w:r w:rsidRPr="004F0DE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:lang w:val="en-US"/>
              </w:rPr>
              <w:t>1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day 5, median ∆R</w:t>
            </w:r>
            <w:r w:rsidRPr="004F0DE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:lang w:val="en-US"/>
              </w:rPr>
              <w:t>2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day 5</w:t>
            </w:r>
          </w:p>
          <w:p w14:paraId="52EF4888" w14:textId="77777777" w:rsidR="00FA3AB2" w:rsidRPr="00DB398F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:lang w:val="en-US"/>
              </w:rPr>
            </w:pP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3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selected parameters: TTP, </w:t>
            </w:r>
            <w:proofErr w:type="spellStart"/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K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trans</w:t>
            </w:r>
            <w:proofErr w:type="spellEnd"/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v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:lang w:val="en-US"/>
              </w:rPr>
              <w:t>p</w:t>
            </w:r>
            <w:proofErr w:type="spellEnd"/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k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  <w:lang w:val="en-US"/>
              </w:rPr>
              <w:t>ep</w:t>
            </w:r>
            <w:proofErr w:type="spellEnd"/>
          </w:p>
          <w:p w14:paraId="40BE6C3D" w14:textId="77777777" w:rsidR="00FA3AB2" w:rsidRDefault="00FA3AB2" w:rsidP="00D42037">
            <w:pPr>
              <w:tabs>
                <w:tab w:val="left" w:pos="284"/>
              </w:tabs>
              <w:spacing w:after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4</w:t>
            </w:r>
            <w:r w:rsidRPr="00DB398F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combined parameters were the same as for SSC and DCE individually</w:t>
            </w:r>
          </w:p>
          <w:p w14:paraId="644B2A0A" w14:textId="77777777" w:rsidR="00FA3AB2" w:rsidRPr="004D309E" w:rsidRDefault="00FA3AB2" w:rsidP="00D42037">
            <w:pPr>
              <w:tabs>
                <w:tab w:val="left" w:pos="284"/>
              </w:tabs>
              <w:spacing w:after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</w:pPr>
          </w:p>
        </w:tc>
      </w:tr>
    </w:tbl>
    <w:p w14:paraId="2420FC2A" w14:textId="77777777" w:rsidR="00FA3AB2" w:rsidRDefault="00FA3AB2" w:rsidP="00FA3AB2">
      <w:r>
        <w:br w:type="page"/>
      </w:r>
    </w:p>
    <w:p w14:paraId="2076A26A" w14:textId="77777777" w:rsidR="00FA3AB2" w:rsidRPr="005B7257" w:rsidRDefault="00FA3AB2" w:rsidP="00FA3AB2">
      <w:pPr>
        <w:pStyle w:val="Caption"/>
        <w:keepNext/>
        <w:spacing w:after="0"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>
        <w:rPr>
          <w:rFonts w:ascii="Times" w:hAnsi="Times"/>
          <w:color w:val="000000" w:themeColor="text1"/>
          <w:sz w:val="24"/>
          <w:szCs w:val="24"/>
          <w:lang w:val="en-US"/>
        </w:rPr>
        <w:lastRenderedPageBreak/>
        <w:t>Table 4</w:t>
      </w:r>
      <w:r w:rsidRPr="00DB398F">
        <w:rPr>
          <w:rFonts w:ascii="Times" w:hAnsi="Times"/>
          <w:color w:val="000000" w:themeColor="text1"/>
          <w:sz w:val="24"/>
          <w:szCs w:val="24"/>
          <w:lang w:val="en-US"/>
        </w:rPr>
        <w:t xml:space="preserve">: </w:t>
      </w:r>
      <w:r w:rsidRPr="005B725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Variable importance in projection (VIP) scores. Variables with VIP score &gt;1, considered important to discriminate treated from controls, in bold. </w:t>
      </w:r>
    </w:p>
    <w:tbl>
      <w:tblPr>
        <w:tblStyle w:val="TableGrid"/>
        <w:tblW w:w="0" w:type="auto"/>
        <w:tblBorders>
          <w:lef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"/>
        <w:gridCol w:w="1389"/>
        <w:gridCol w:w="1417"/>
        <w:gridCol w:w="1843"/>
      </w:tblGrid>
      <w:tr w:rsidR="00FA3AB2" w:rsidRPr="001E5FD6" w14:paraId="627183C8" w14:textId="77777777" w:rsidTr="00D42037">
        <w:trPr>
          <w:trHeight w:val="292"/>
        </w:trPr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41771B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389" w:type="dxa"/>
            <w:tcBorders>
              <w:left w:val="nil"/>
              <w:bottom w:val="single" w:sz="4" w:space="0" w:color="auto"/>
              <w:right w:val="nil"/>
            </w:tcBorders>
          </w:tcPr>
          <w:p w14:paraId="2482FBEF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SC VIP score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</w:tcPr>
          <w:p w14:paraId="5007D159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CE VIP score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</w:tcPr>
          <w:p w14:paraId="56F725C9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mbined VIP score</w:t>
            </w:r>
          </w:p>
        </w:tc>
      </w:tr>
      <w:tr w:rsidR="00FA3AB2" w:rsidRPr="001E5FD6" w14:paraId="73D6F34D" w14:textId="77777777" w:rsidTr="00D42037">
        <w:tc>
          <w:tcPr>
            <w:tcW w:w="1052" w:type="dxa"/>
            <w:tcBorders>
              <w:left w:val="nil"/>
              <w:bottom w:val="nil"/>
              <w:right w:val="nil"/>
            </w:tcBorders>
          </w:tcPr>
          <w:p w14:paraId="37D981D9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Q</w:t>
            </w:r>
          </w:p>
        </w:tc>
        <w:tc>
          <w:tcPr>
            <w:tcW w:w="1389" w:type="dxa"/>
            <w:tcBorders>
              <w:left w:val="nil"/>
              <w:bottom w:val="nil"/>
              <w:right w:val="nil"/>
            </w:tcBorders>
          </w:tcPr>
          <w:p w14:paraId="2E5734C7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7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</w:tcPr>
          <w:p w14:paraId="6290930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14:paraId="5F6654F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27</w:t>
            </w:r>
          </w:p>
        </w:tc>
      </w:tr>
      <w:tr w:rsidR="00FA3AB2" w:rsidRPr="001E5FD6" w14:paraId="01F62667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1840D42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∆R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2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*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0A1877E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7BD6DB3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9266B7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</w:t>
            </w:r>
          </w:p>
        </w:tc>
      </w:tr>
      <w:tr w:rsidR="00FA3AB2" w:rsidRPr="001E5FD6" w14:paraId="56CC04E5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5B2BF34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∆R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40214EB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8D6152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7F756DC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22</w:t>
            </w:r>
          </w:p>
        </w:tc>
      </w:tr>
      <w:tr w:rsidR="00FA3AB2" w:rsidRPr="001E5FD6" w14:paraId="4B77DB19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6BE4B043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∆R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3F4AE9D5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7F97502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80AA564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08</w:t>
            </w:r>
          </w:p>
        </w:tc>
      </w:tr>
      <w:tr w:rsidR="00FA3AB2" w:rsidRPr="001E5FD6" w14:paraId="3C9F4872" w14:textId="77777777" w:rsidTr="00D42037"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1D2BF7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2C936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207744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8C4E28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8</w:t>
            </w:r>
          </w:p>
        </w:tc>
      </w:tr>
      <w:tr w:rsidR="00FA3AB2" w:rsidRPr="001E5FD6" w14:paraId="715C9A64" w14:textId="77777777" w:rsidTr="00D42037">
        <w:tc>
          <w:tcPr>
            <w:tcW w:w="1052" w:type="dxa"/>
            <w:tcBorders>
              <w:left w:val="nil"/>
              <w:bottom w:val="nil"/>
              <w:right w:val="nil"/>
            </w:tcBorders>
          </w:tcPr>
          <w:p w14:paraId="45AB172E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SI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1min</w:t>
            </w:r>
          </w:p>
        </w:tc>
        <w:tc>
          <w:tcPr>
            <w:tcW w:w="1389" w:type="dxa"/>
            <w:tcBorders>
              <w:left w:val="nil"/>
              <w:bottom w:val="nil"/>
              <w:right w:val="nil"/>
            </w:tcBorders>
          </w:tcPr>
          <w:p w14:paraId="4FA50A6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</w:tcPr>
          <w:p w14:paraId="098D6206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1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14:paraId="0FF627AC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4</w:t>
            </w:r>
          </w:p>
        </w:tc>
      </w:tr>
      <w:tr w:rsidR="00FA3AB2" w:rsidRPr="001E5FD6" w14:paraId="1172CB25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089BF547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UC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1min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621D5D83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B9957B0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4C5C065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</w:t>
            </w:r>
          </w:p>
        </w:tc>
      </w:tr>
      <w:tr w:rsidR="00FA3AB2" w:rsidRPr="001E5FD6" w14:paraId="195D55AB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7BE805DB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TP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0F35A456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7EE41CC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5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A5EFEAF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65</w:t>
            </w:r>
          </w:p>
        </w:tc>
      </w:tr>
      <w:tr w:rsidR="00FA3AB2" w:rsidRPr="001E5FD6" w14:paraId="728482D0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2CAC4FA6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K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trans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69785491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8512088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4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B59E3C9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51</w:t>
            </w:r>
          </w:p>
        </w:tc>
      </w:tr>
      <w:tr w:rsidR="00FA3AB2" w:rsidRPr="001E5FD6" w14:paraId="18018336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609B5BDF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v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e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43207305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EE96E11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 E-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C30678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 E-05</w:t>
            </w:r>
          </w:p>
        </w:tc>
      </w:tr>
      <w:tr w:rsidR="00FA3AB2" w:rsidRPr="001E5FD6" w14:paraId="0FDEDC6D" w14:textId="77777777" w:rsidTr="00D42037"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</w:tcPr>
          <w:p w14:paraId="0D13732E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v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p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3E3666E8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81698CA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0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5F0544D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11</w:t>
            </w:r>
          </w:p>
        </w:tc>
      </w:tr>
      <w:tr w:rsidR="00FA3AB2" w:rsidRPr="001E5FD6" w14:paraId="11E400AF" w14:textId="77777777" w:rsidTr="00D42037"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BAFBE4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k</w:t>
            </w: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  <w:lang w:val="en-US"/>
              </w:rPr>
              <w:t>ep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right w:val="nil"/>
            </w:tcBorders>
          </w:tcPr>
          <w:p w14:paraId="675E3FCE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</w:tcPr>
          <w:p w14:paraId="25C2A3EB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37173F4B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D30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7</w:t>
            </w:r>
          </w:p>
        </w:tc>
      </w:tr>
      <w:tr w:rsidR="00FA3AB2" w:rsidRPr="001E5FD6" w14:paraId="1E148C87" w14:textId="77777777" w:rsidTr="00D42037">
        <w:trPr>
          <w:trHeight w:val="760"/>
        </w:trPr>
        <w:tc>
          <w:tcPr>
            <w:tcW w:w="5701" w:type="dxa"/>
            <w:gridSpan w:val="4"/>
            <w:tcBorders>
              <w:left w:val="nil"/>
              <w:bottom w:val="nil"/>
              <w:right w:val="nil"/>
            </w:tcBorders>
          </w:tcPr>
          <w:p w14:paraId="72FAE448" w14:textId="77777777" w:rsidR="00FA3AB2" w:rsidRPr="004D309E" w:rsidRDefault="00FA3AB2" w:rsidP="00D42037">
            <w:pPr>
              <w:tabs>
                <w:tab w:val="left" w:pos="284"/>
              </w:tabs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Q: </w:t>
            </w:r>
            <w:r>
              <w:rPr>
                <w:lang w:val="en-US"/>
              </w:rPr>
              <w:t xml:space="preserve">vessel density; R: vessel </w:t>
            </w:r>
            <w:proofErr w:type="gramStart"/>
            <w:r>
              <w:rPr>
                <w:lang w:val="en-US"/>
              </w:rPr>
              <w:t>size;  RSI</w:t>
            </w:r>
            <w:proofErr w:type="gramEnd"/>
            <w:r>
              <w:rPr>
                <w:lang w:val="en-US"/>
              </w:rPr>
              <w:t xml:space="preserve">: relative signal increase; AUC: area under enhancement curve; TTP: time to peak enhancement; </w:t>
            </w:r>
            <w:proofErr w:type="spellStart"/>
            <w:r>
              <w:rPr>
                <w:lang w:val="en-US"/>
              </w:rPr>
              <w:t>K</w:t>
            </w:r>
            <w:r w:rsidRPr="00D319D9">
              <w:rPr>
                <w:vertAlign w:val="superscript"/>
                <w:lang w:val="en-US"/>
              </w:rPr>
              <w:t>trans</w:t>
            </w:r>
            <w:proofErr w:type="spellEnd"/>
            <w:r>
              <w:rPr>
                <w:lang w:val="en-US"/>
              </w:rPr>
              <w:t xml:space="preserve">: volume transfer constant; </w:t>
            </w:r>
            <w:proofErr w:type="spellStart"/>
            <w:r>
              <w:rPr>
                <w:lang w:val="en-US"/>
              </w:rPr>
              <w:t>v</w:t>
            </w:r>
            <w:r w:rsidRPr="00D319D9">
              <w:rPr>
                <w:vertAlign w:val="subscript"/>
                <w:lang w:val="en-US"/>
              </w:rPr>
              <w:t>e</w:t>
            </w:r>
            <w:proofErr w:type="spellEnd"/>
            <w:r>
              <w:rPr>
                <w:lang w:val="en-US"/>
              </w:rPr>
              <w:t xml:space="preserve">: extravascular extracellular space, </w:t>
            </w:r>
            <w:proofErr w:type="spellStart"/>
            <w:r>
              <w:rPr>
                <w:lang w:val="en-US"/>
              </w:rPr>
              <w:t>v</w:t>
            </w:r>
            <w:r w:rsidRPr="00D319D9">
              <w:rPr>
                <w:vertAlign w:val="subscript"/>
                <w:lang w:val="en-US"/>
              </w:rPr>
              <w:t>p</w:t>
            </w:r>
            <w:proofErr w:type="spellEnd"/>
            <w:r>
              <w:rPr>
                <w:lang w:val="en-US"/>
              </w:rPr>
              <w:t xml:space="preserve">: blood plasma volume fraction; </w:t>
            </w:r>
            <w:proofErr w:type="spellStart"/>
            <w:r>
              <w:rPr>
                <w:lang w:val="en-US"/>
              </w:rPr>
              <w:t>k</w:t>
            </w:r>
            <w:r w:rsidRPr="00D319D9">
              <w:rPr>
                <w:vertAlign w:val="subscript"/>
                <w:lang w:val="en-US"/>
              </w:rPr>
              <w:t>ep</w:t>
            </w:r>
            <w:proofErr w:type="spellEnd"/>
            <w:r>
              <w:rPr>
                <w:lang w:val="en-US"/>
              </w:rPr>
              <w:t>: flux rate constant</w:t>
            </w:r>
          </w:p>
        </w:tc>
      </w:tr>
    </w:tbl>
    <w:p w14:paraId="155FDFF3" w14:textId="77777777" w:rsidR="00FA3AB2" w:rsidRDefault="00FA3AB2" w:rsidP="00FA3AB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A1F3D01" w14:textId="5C17BCDB" w:rsidR="00FA3AB2" w:rsidRPr="009538FC" w:rsidRDefault="00145106" w:rsidP="00F5364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FIGURE LEGENDS</w:t>
      </w:r>
    </w:p>
    <w:p w14:paraId="6E24B230" w14:textId="2A26521E" w:rsidR="00FA3AB2" w:rsidRPr="00145106" w:rsidRDefault="00FA3AB2" w:rsidP="00F53644">
      <w:pPr>
        <w:spacing w:after="0" w:line="480" w:lineRule="auto"/>
        <w:jc w:val="both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0F5CE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en-US"/>
        </w:rPr>
        <w:t>Figure 1: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Overview of the experimental study design including times for contrast agent injection and treatment in relation to MRI. </w:t>
      </w:r>
    </w:p>
    <w:p w14:paraId="10D4C3D1" w14:textId="77777777" w:rsidR="00FA3AB2" w:rsidRPr="000F5CEE" w:rsidRDefault="00FA3AB2" w:rsidP="00F53644">
      <w:pPr>
        <w:spacing w:after="0" w:line="480" w:lineRule="auto"/>
        <w:jc w:val="center"/>
        <w:rPr>
          <w:rFonts w:ascii="Calibri" w:hAnsi="Calibri" w:cs="Times New Roman"/>
          <w:iCs/>
          <w:color w:val="000000" w:themeColor="text1"/>
          <w:sz w:val="24"/>
          <w:szCs w:val="24"/>
          <w:lang w:val="en-US"/>
        </w:rPr>
      </w:pPr>
    </w:p>
    <w:p w14:paraId="4D68DD73" w14:textId="77777777" w:rsidR="00FA3AB2" w:rsidRPr="000F5CEE" w:rsidRDefault="00FA3AB2" w:rsidP="00F53644">
      <w:pPr>
        <w:pStyle w:val="Caption"/>
        <w:spacing w:line="480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 w:rsidRPr="000F5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gure </w:t>
      </w:r>
      <w:r w:rsidRPr="000F5CE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2</w:t>
      </w:r>
      <w:r w:rsidRPr="000F5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  <w:r w:rsidRPr="000F5CE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Median tumor R</w:t>
      </w:r>
      <w:r w:rsidRPr="000F5CEE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1</w:t>
      </w:r>
      <w:r w:rsidRPr="000F5CE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values before, 30 minutes after and up to 4 days after a single GEH121333 injection in two control mice. </w:t>
      </w:r>
    </w:p>
    <w:p w14:paraId="4B046B47" w14:textId="77777777" w:rsidR="00FA3AB2" w:rsidRPr="000F5CEE" w:rsidRDefault="00FA3AB2" w:rsidP="00F53644">
      <w:pPr>
        <w:spacing w:line="480" w:lineRule="auto"/>
        <w:rPr>
          <w:color w:val="000000" w:themeColor="text1"/>
          <w:lang w:val="en-US"/>
        </w:rPr>
      </w:pPr>
    </w:p>
    <w:p w14:paraId="707B6473" w14:textId="082C7430" w:rsidR="00FA3AB2" w:rsidRPr="000F5CEE" w:rsidRDefault="00FA3AB2" w:rsidP="00F53644">
      <w:pPr>
        <w:spacing w:after="0" w:line="480" w:lineRule="auto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</w:pPr>
      <w:r w:rsidRPr="000F5CEE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3:</w:t>
      </w:r>
      <w:r w:rsidRPr="000F5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) Dot plots showing changes in </w:t>
      </w:r>
      <w:proofErr w:type="spellStart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</w:t>
      </w:r>
      <w:proofErr w:type="spell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-wise median SSC-MRI parameters and ∆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1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from pre-treatment day 0 to post-treatment day 5. Horizontal solid lines indicate group medians and dotted lines indicate no change. Independent sample t-test control versus treated group: * p&lt;0.05. Paired-sample t-test day 0 vs day 5: # p&lt;0.05, ## p&lt;0.005.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b) Dot plots showing the area fraction of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>-SMA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in treated and control </w:t>
      </w:r>
      <w:proofErr w:type="spellStart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s</w:t>
      </w:r>
      <w:proofErr w:type="spellEnd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. 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Independent sample t-test control versus treated group: *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*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p&lt;0.0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0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5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. c) Representative images at 20x magnification of a control and a treated </w:t>
      </w:r>
      <w:proofErr w:type="spellStart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</w:t>
      </w:r>
      <w:proofErr w:type="spellEnd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stained for </w:t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sym w:font="Symbol" w:char="F061"/>
      </w:r>
      <w:r>
        <w:rPr>
          <w:rFonts w:ascii="Times New Roman" w:hAnsi="Times New Roman" w:cs="Times New Roman"/>
          <w:color w:val="231F20"/>
          <w:sz w:val="24"/>
          <w:szCs w:val="24"/>
          <w:lang w:val="en-US"/>
        </w:rPr>
        <w:t>-SMA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(brown) and counterstained with </w:t>
      </w:r>
      <w:proofErr w:type="spellStart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hematoxylin</w:t>
      </w:r>
      <w:proofErr w:type="spellEnd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(blue). </w:t>
      </w:r>
      <w:proofErr w:type="spellStart"/>
      <w:proofErr w:type="gramStart"/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d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e</w:t>
      </w:r>
      <w:proofErr w:type="spellEnd"/>
      <w:proofErr w:type="gram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) Longitudinal development of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2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and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1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(mean of </w:t>
      </w:r>
      <w:proofErr w:type="spellStart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</w:t>
      </w:r>
      <w:proofErr w:type="spell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medians ± SD, n = 8 each). GEH121333 injection was performed on days 0 and 5. Differences in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2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and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1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between treated and control groups were assessed using an independent sample t-test for single time points and for changes between consecutive </w:t>
      </w:r>
      <w:proofErr w:type="spellStart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imepoints</w:t>
      </w:r>
      <w:proofErr w:type="spell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: * p&lt;0.05, ** p&lt; 0.005. </w:t>
      </w:r>
    </w:p>
    <w:p w14:paraId="48C976F4" w14:textId="77777777" w:rsidR="00FA3AB2" w:rsidRPr="000F5CEE" w:rsidRDefault="00FA3AB2" w:rsidP="00F53644">
      <w:pPr>
        <w:tabs>
          <w:tab w:val="left" w:pos="284"/>
        </w:tabs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73E54D1F" w14:textId="77777777" w:rsidR="00FA3AB2" w:rsidRPr="000F5CEE" w:rsidRDefault="00FA3AB2" w:rsidP="00F53644">
      <w:pPr>
        <w:tabs>
          <w:tab w:val="left" w:pos="284"/>
        </w:tabs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0F5CEE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4:</w:t>
      </w:r>
      <w:r w:rsidRPr="000F5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Scatter plots showing </w:t>
      </w:r>
      <w:proofErr w:type="spellStart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</w:t>
      </w:r>
      <w:proofErr w:type="spell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rim median Δ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1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vs Δ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 xml:space="preserve">2 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values for days 0 and 5 and </w:t>
      </w:r>
      <w:proofErr w:type="spellStart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>tumor</w:t>
      </w:r>
      <w:proofErr w:type="spellEnd"/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rim median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>1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 vs R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GB"/>
        </w:rPr>
        <w:t xml:space="preserve">2 </w:t>
      </w:r>
      <w:r w:rsidRPr="000F5CEE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values for days 1 and 6 for both treated and control groups. Pearson correlation coefficient r and significance of correlation p are reported. </w:t>
      </w:r>
    </w:p>
    <w:p w14:paraId="3ECCA056" w14:textId="77777777" w:rsidR="00FA3AB2" w:rsidRPr="000F5CEE" w:rsidRDefault="00FA3AB2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4B2FE9AB" w14:textId="2511F6E2" w:rsidR="00FA3AB2" w:rsidRPr="008E4F76" w:rsidRDefault="00FA3AB2" w:rsidP="00F53644">
      <w:pPr>
        <w:spacing w:after="0" w:line="480" w:lineRule="auto"/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</w:pPr>
      <w:r w:rsidRPr="000F5CEE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lastRenderedPageBreak/>
        <w:t>Figure 5:</w:t>
      </w:r>
      <w:r w:rsidRPr="000F5CE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en-GB"/>
        </w:rPr>
        <w:t xml:space="preserve"> </w:t>
      </w:r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MR-images from all imaging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imepoint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for one representative control tumor. Note that the tumor is the center of the image and appears bright in the </w:t>
      </w:r>
      <w:proofErr w:type="gram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high resolution</w:t>
      </w:r>
      <w:proofErr w:type="gram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image, while the muscle on the top right appears dark. T1w: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E</w:t>
      </w:r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>eff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bscript"/>
          <w:lang w:val="en-US"/>
        </w:rPr>
        <w:t xml:space="preserve"> </w:t>
      </w:r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= 13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TR = 500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; T2w: TE = 73.5 </w:t>
      </w:r>
      <w:proofErr w:type="spellStart"/>
      <w:proofErr w:type="gram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,</w:t>
      </w:r>
      <w:proofErr w:type="gram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TR = 3 000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; T2*w: TE =15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TR = 2 000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ms.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 For reference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purpses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the image window was identical for each </w:t>
      </w:r>
      <w:proofErr w:type="spellStart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>timepoint</w:t>
      </w:r>
      <w:proofErr w:type="spellEnd"/>
      <w:r w:rsidRPr="008E4F76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US"/>
        </w:rPr>
        <w:t xml:space="preserve">, though the signal intensity can also be influenced by variations in the setup on the various days (e.g. coil positioning and shimming). </w:t>
      </w:r>
    </w:p>
    <w:p w14:paraId="08242A94" w14:textId="77777777" w:rsidR="00FA3AB2" w:rsidRPr="000F5CEE" w:rsidRDefault="00FA3AB2" w:rsidP="00F53644">
      <w:pPr>
        <w:spacing w:after="0" w:line="480" w:lineRule="auto"/>
        <w:rPr>
          <w:b/>
          <w:color w:val="000000" w:themeColor="text1"/>
          <w:sz w:val="24"/>
          <w:szCs w:val="24"/>
          <w:lang w:val="en-US"/>
        </w:rPr>
      </w:pPr>
    </w:p>
    <w:p w14:paraId="6E8220FE" w14:textId="5327DB8F" w:rsidR="00AC1FC5" w:rsidRDefault="00FA3AB2" w:rsidP="00F5364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F5CEE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Figure 6: </w:t>
      </w:r>
      <w:r w:rsidRPr="000F5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ot plots showing median DCE-MRI values for each tumor in the treated (n=8) and control (n=9) groups. Horizontal lines indicate group medians. Independent sample t-test between treatment and control groups: * p&lt;0.05, ** p&lt;0.01.</w:t>
      </w:r>
      <w:r w:rsidR="00AC1FC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page"/>
      </w:r>
    </w:p>
    <w:p w14:paraId="3B1ED25E" w14:textId="77777777" w:rsidR="00FA3AB2" w:rsidRDefault="00FA3AB2" w:rsidP="00F5364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3E73DA6B" w14:textId="2B52EB5E" w:rsidR="002D1744" w:rsidRDefault="002D1744" w:rsidP="00F5364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7D8F00B3" w14:textId="271C3776" w:rsidR="002D1744" w:rsidRP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46FA867C" wp14:editId="76005F3B">
            <wp:simplePos x="0" y="0"/>
            <wp:positionH relativeFrom="column">
              <wp:posOffset>-51435</wp:posOffset>
            </wp:positionH>
            <wp:positionV relativeFrom="paragraph">
              <wp:posOffset>461645</wp:posOffset>
            </wp:positionV>
            <wp:extent cx="5486400" cy="1422400"/>
            <wp:effectExtent l="0" t="0" r="0" b="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1.tif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422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C1FC5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1</w:t>
      </w:r>
    </w:p>
    <w:p w14:paraId="721ADE51" w14:textId="687A2909" w:rsidR="002D1744" w:rsidRDefault="002D174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75249A2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ADF6E3E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89528AC" w14:textId="22EA44BC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drawing>
          <wp:anchor distT="0" distB="0" distL="114300" distR="114300" simplePos="0" relativeHeight="251658240" behindDoc="0" locked="0" layoutInCell="1" allowOverlap="1" wp14:anchorId="4E7A2484" wp14:editId="6C0C2E73">
            <wp:simplePos x="0" y="0"/>
            <wp:positionH relativeFrom="column">
              <wp:posOffset>-53975</wp:posOffset>
            </wp:positionH>
            <wp:positionV relativeFrom="paragraph">
              <wp:posOffset>375920</wp:posOffset>
            </wp:positionV>
            <wp:extent cx="3156585" cy="1831340"/>
            <wp:effectExtent l="0" t="0" r="0" b="0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2_v2.eps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6585" cy="18313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2</w:t>
      </w:r>
    </w:p>
    <w:p w14:paraId="751F8050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48A7552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EC3B928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5A322BA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E780254" w14:textId="77777777" w:rsidR="00AC1FC5" w:rsidRDefault="00AC1FC5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4985EA6" w14:textId="71CEE3D3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516DB803" wp14:editId="0ECF6C4F">
            <wp:simplePos x="0" y="0"/>
            <wp:positionH relativeFrom="column">
              <wp:posOffset>-277495</wp:posOffset>
            </wp:positionH>
            <wp:positionV relativeFrom="paragraph">
              <wp:posOffset>359410</wp:posOffset>
            </wp:positionV>
            <wp:extent cx="6053455" cy="576580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3_v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53455" cy="5765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C1FC5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3</w:t>
      </w:r>
    </w:p>
    <w:p w14:paraId="463AE45F" w14:textId="6AE0DF16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C57F12B" w14:textId="44B95C48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4CBE499" w14:textId="0B94DDA4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467AC62D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F117E04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D1C5F36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47D428F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46F144F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4CFE124D" w14:textId="6A9C6C37" w:rsidR="00AC1FC5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63360" behindDoc="0" locked="0" layoutInCell="1" allowOverlap="1" wp14:anchorId="6CFA1919" wp14:editId="45FF1429">
            <wp:simplePos x="0" y="0"/>
            <wp:positionH relativeFrom="column">
              <wp:posOffset>-49530</wp:posOffset>
            </wp:positionH>
            <wp:positionV relativeFrom="paragraph">
              <wp:posOffset>354330</wp:posOffset>
            </wp:positionV>
            <wp:extent cx="5561965" cy="4119880"/>
            <wp:effectExtent l="0" t="0" r="635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4.eps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1965" cy="4119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4</w:t>
      </w:r>
    </w:p>
    <w:p w14:paraId="713ECC19" w14:textId="793E6B04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128D7EA" w14:textId="15EF37A5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6EFF729" w14:textId="36C11F39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EE9C0DB" w14:textId="78100B61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5B548CD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59352D1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7FDCCC40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5494B985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689E1056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12E59819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D08BD4B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2352A14B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089846B0" w14:textId="77777777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14:paraId="3E127D8C" w14:textId="32E63874" w:rsidR="00BD1DE4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2A5EE4A5" wp14:editId="0CDA6F23">
            <wp:simplePos x="0" y="0"/>
            <wp:positionH relativeFrom="column">
              <wp:posOffset>-49530</wp:posOffset>
            </wp:positionH>
            <wp:positionV relativeFrom="paragraph">
              <wp:posOffset>365125</wp:posOffset>
            </wp:positionV>
            <wp:extent cx="5372735" cy="8329930"/>
            <wp:effectExtent l="0" t="0" r="12065" b="127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5_v2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2735" cy="8329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5</w:t>
      </w:r>
    </w:p>
    <w:p w14:paraId="6667451D" w14:textId="68905AAE" w:rsidR="00BD1DE4" w:rsidRPr="000F5CEE" w:rsidRDefault="00BD1DE4" w:rsidP="00F5364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696E26EE" wp14:editId="732A5363">
            <wp:simplePos x="0" y="0"/>
            <wp:positionH relativeFrom="column">
              <wp:posOffset>-50800</wp:posOffset>
            </wp:positionH>
            <wp:positionV relativeFrom="paragraph">
              <wp:posOffset>361950</wp:posOffset>
            </wp:positionV>
            <wp:extent cx="5048250" cy="3975100"/>
            <wp:effectExtent l="0" t="0" r="6350" b="1270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6_v2.eps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8250" cy="3975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Figure 6</w:t>
      </w:r>
    </w:p>
    <w:p w14:paraId="6914D500" w14:textId="4893C8EF" w:rsidR="00FA3AB2" w:rsidRPr="00253BE7" w:rsidRDefault="00FA3AB2" w:rsidP="00E644C9">
      <w:pPr>
        <w:spacing w:after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sectPr w:rsidR="00FA3AB2" w:rsidRPr="00253BE7" w:rsidSect="009538FC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AE79F2" w14:textId="77777777" w:rsidR="00A37D5F" w:rsidRDefault="00A37D5F">
      <w:pPr>
        <w:spacing w:after="0" w:line="240" w:lineRule="auto"/>
      </w:pPr>
      <w:r>
        <w:separator/>
      </w:r>
    </w:p>
  </w:endnote>
  <w:endnote w:type="continuationSeparator" w:id="0">
    <w:p w14:paraId="269B9F0C" w14:textId="77777777" w:rsidR="00A37D5F" w:rsidRDefault="00A37D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-webkit-standard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FD672E" w14:textId="77777777" w:rsidR="00A37D5F" w:rsidRDefault="00A37D5F">
      <w:pPr>
        <w:spacing w:after="0" w:line="240" w:lineRule="auto"/>
      </w:pPr>
      <w:r>
        <w:separator/>
      </w:r>
    </w:p>
  </w:footnote>
  <w:footnote w:type="continuationSeparator" w:id="0">
    <w:p w14:paraId="3DE1312C" w14:textId="77777777" w:rsidR="00A37D5F" w:rsidRDefault="00A37D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1D05687" w14:textId="77777777" w:rsidR="001229E1" w:rsidRDefault="001229E1" w:rsidP="00091440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778D6AB" w14:textId="77777777" w:rsidR="001229E1" w:rsidRDefault="001229E1" w:rsidP="00D26406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A19FE6" w14:textId="77777777" w:rsidR="001229E1" w:rsidRDefault="001229E1" w:rsidP="00091440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D0992">
      <w:rPr>
        <w:rStyle w:val="PageNumber"/>
        <w:noProof/>
      </w:rPr>
      <w:t>12</w:t>
    </w:r>
    <w:r>
      <w:rPr>
        <w:rStyle w:val="PageNumber"/>
      </w:rPr>
      <w:fldChar w:fldCharType="end"/>
    </w:r>
  </w:p>
  <w:p w14:paraId="3A66BE5C" w14:textId="77777777" w:rsidR="001229E1" w:rsidRDefault="001229E1" w:rsidP="00D26406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C2784D"/>
    <w:multiLevelType w:val="hybridMultilevel"/>
    <w:tmpl w:val="58FAECFE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gnetic Res Imag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pvv5vprrwwfreppzf5vwxqw9vwzvde5etv&quot;&gt;Papers&lt;record-ids&gt;&lt;item&gt;25&lt;/item&gt;&lt;item&gt;43&lt;/item&gt;&lt;item&gt;52&lt;/item&gt;&lt;item&gt;100&lt;/item&gt;&lt;item&gt;113&lt;/item&gt;&lt;item&gt;119&lt;/item&gt;&lt;item&gt;126&lt;/item&gt;&lt;item&gt;162&lt;/item&gt;&lt;item&gt;180&lt;/item&gt;&lt;item&gt;181&lt;/item&gt;&lt;item&gt;220&lt;/item&gt;&lt;item&gt;225&lt;/item&gt;&lt;item&gt;227&lt;/item&gt;&lt;item&gt;242&lt;/item&gt;&lt;item&gt;243&lt;/item&gt;&lt;item&gt;245&lt;/item&gt;&lt;item&gt;246&lt;/item&gt;&lt;item&gt;250&lt;/item&gt;&lt;item&gt;251&lt;/item&gt;&lt;item&gt;253&lt;/item&gt;&lt;item&gt;254&lt;/item&gt;&lt;item&gt;274&lt;/item&gt;&lt;item&gt;275&lt;/item&gt;&lt;item&gt;277&lt;/item&gt;&lt;item&gt;278&lt;/item&gt;&lt;item&gt;279&lt;/item&gt;&lt;item&gt;280&lt;/item&gt;&lt;item&gt;281&lt;/item&gt;&lt;item&gt;282&lt;/item&gt;&lt;item&gt;283&lt;/item&gt;&lt;item&gt;284&lt;/item&gt;&lt;item&gt;285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/record-ids&gt;&lt;/item&gt;&lt;/Libraries&gt;"/>
  </w:docVars>
  <w:rsids>
    <w:rsidRoot w:val="00E41D5D"/>
    <w:rsid w:val="00000214"/>
    <w:rsid w:val="00000D81"/>
    <w:rsid w:val="00000DDC"/>
    <w:rsid w:val="000010F8"/>
    <w:rsid w:val="000012CA"/>
    <w:rsid w:val="00001575"/>
    <w:rsid w:val="00002581"/>
    <w:rsid w:val="00002C02"/>
    <w:rsid w:val="00003053"/>
    <w:rsid w:val="00004245"/>
    <w:rsid w:val="000049A0"/>
    <w:rsid w:val="00004C74"/>
    <w:rsid w:val="00004EDE"/>
    <w:rsid w:val="00005746"/>
    <w:rsid w:val="00005B7E"/>
    <w:rsid w:val="00010682"/>
    <w:rsid w:val="00011CDE"/>
    <w:rsid w:val="00011F01"/>
    <w:rsid w:val="00011F26"/>
    <w:rsid w:val="000129F0"/>
    <w:rsid w:val="00012BAA"/>
    <w:rsid w:val="00012C3E"/>
    <w:rsid w:val="00012F55"/>
    <w:rsid w:val="00014C18"/>
    <w:rsid w:val="00016937"/>
    <w:rsid w:val="000170DB"/>
    <w:rsid w:val="0001752F"/>
    <w:rsid w:val="00017B52"/>
    <w:rsid w:val="000218EC"/>
    <w:rsid w:val="00021A94"/>
    <w:rsid w:val="000226A0"/>
    <w:rsid w:val="00022971"/>
    <w:rsid w:val="00022FDC"/>
    <w:rsid w:val="00023BC4"/>
    <w:rsid w:val="0002446C"/>
    <w:rsid w:val="00025AC1"/>
    <w:rsid w:val="00025F43"/>
    <w:rsid w:val="00025FA0"/>
    <w:rsid w:val="00026D94"/>
    <w:rsid w:val="0003002A"/>
    <w:rsid w:val="000309EB"/>
    <w:rsid w:val="0003192E"/>
    <w:rsid w:val="00032425"/>
    <w:rsid w:val="0003336E"/>
    <w:rsid w:val="000346D1"/>
    <w:rsid w:val="000350FF"/>
    <w:rsid w:val="00035EE3"/>
    <w:rsid w:val="00035FE6"/>
    <w:rsid w:val="000379DF"/>
    <w:rsid w:val="00037BC4"/>
    <w:rsid w:val="000408CB"/>
    <w:rsid w:val="00040BE6"/>
    <w:rsid w:val="00040CF1"/>
    <w:rsid w:val="000419DB"/>
    <w:rsid w:val="00042D6E"/>
    <w:rsid w:val="00043817"/>
    <w:rsid w:val="00045A8E"/>
    <w:rsid w:val="00047399"/>
    <w:rsid w:val="000476B1"/>
    <w:rsid w:val="00047F42"/>
    <w:rsid w:val="00052C67"/>
    <w:rsid w:val="0005442F"/>
    <w:rsid w:val="00054C02"/>
    <w:rsid w:val="00054D3A"/>
    <w:rsid w:val="00055010"/>
    <w:rsid w:val="000553A6"/>
    <w:rsid w:val="0005627E"/>
    <w:rsid w:val="00056399"/>
    <w:rsid w:val="00056F12"/>
    <w:rsid w:val="00057087"/>
    <w:rsid w:val="000577E9"/>
    <w:rsid w:val="00060C9A"/>
    <w:rsid w:val="00062721"/>
    <w:rsid w:val="000630AC"/>
    <w:rsid w:val="000631C6"/>
    <w:rsid w:val="00065B77"/>
    <w:rsid w:val="00067065"/>
    <w:rsid w:val="00070D36"/>
    <w:rsid w:val="000714AF"/>
    <w:rsid w:val="00073325"/>
    <w:rsid w:val="000734C7"/>
    <w:rsid w:val="00073EB7"/>
    <w:rsid w:val="000755E7"/>
    <w:rsid w:val="000803F9"/>
    <w:rsid w:val="00082160"/>
    <w:rsid w:val="00082FF5"/>
    <w:rsid w:val="00084E65"/>
    <w:rsid w:val="00086097"/>
    <w:rsid w:val="00086B2E"/>
    <w:rsid w:val="00087260"/>
    <w:rsid w:val="0008728A"/>
    <w:rsid w:val="0008783F"/>
    <w:rsid w:val="000878D0"/>
    <w:rsid w:val="000905CC"/>
    <w:rsid w:val="00090AF3"/>
    <w:rsid w:val="0009109B"/>
    <w:rsid w:val="00091337"/>
    <w:rsid w:val="00091440"/>
    <w:rsid w:val="00094E3E"/>
    <w:rsid w:val="00095231"/>
    <w:rsid w:val="00095273"/>
    <w:rsid w:val="0009598B"/>
    <w:rsid w:val="00097856"/>
    <w:rsid w:val="00097973"/>
    <w:rsid w:val="00097E31"/>
    <w:rsid w:val="000A04A9"/>
    <w:rsid w:val="000A07F2"/>
    <w:rsid w:val="000A0F4A"/>
    <w:rsid w:val="000A146B"/>
    <w:rsid w:val="000A14B6"/>
    <w:rsid w:val="000A2F41"/>
    <w:rsid w:val="000A3B60"/>
    <w:rsid w:val="000A5A3B"/>
    <w:rsid w:val="000A5CED"/>
    <w:rsid w:val="000A6B5C"/>
    <w:rsid w:val="000B09FF"/>
    <w:rsid w:val="000B0B71"/>
    <w:rsid w:val="000B0BB8"/>
    <w:rsid w:val="000B1498"/>
    <w:rsid w:val="000B2D9A"/>
    <w:rsid w:val="000B431F"/>
    <w:rsid w:val="000B5297"/>
    <w:rsid w:val="000C2901"/>
    <w:rsid w:val="000C2D52"/>
    <w:rsid w:val="000C53A4"/>
    <w:rsid w:val="000C5735"/>
    <w:rsid w:val="000C676E"/>
    <w:rsid w:val="000C790E"/>
    <w:rsid w:val="000D046B"/>
    <w:rsid w:val="000D1857"/>
    <w:rsid w:val="000D19FF"/>
    <w:rsid w:val="000D32CC"/>
    <w:rsid w:val="000D3A32"/>
    <w:rsid w:val="000D3A62"/>
    <w:rsid w:val="000D5175"/>
    <w:rsid w:val="000D5693"/>
    <w:rsid w:val="000E07D1"/>
    <w:rsid w:val="000E120D"/>
    <w:rsid w:val="000E12B2"/>
    <w:rsid w:val="000E5533"/>
    <w:rsid w:val="000E70A0"/>
    <w:rsid w:val="000F259F"/>
    <w:rsid w:val="000F2C3C"/>
    <w:rsid w:val="000F3279"/>
    <w:rsid w:val="000F4274"/>
    <w:rsid w:val="000F4885"/>
    <w:rsid w:val="000F57E4"/>
    <w:rsid w:val="000F5CE7"/>
    <w:rsid w:val="000F5CEE"/>
    <w:rsid w:val="000F6887"/>
    <w:rsid w:val="000F797F"/>
    <w:rsid w:val="0010140D"/>
    <w:rsid w:val="001017BD"/>
    <w:rsid w:val="00102178"/>
    <w:rsid w:val="0010232B"/>
    <w:rsid w:val="00103E65"/>
    <w:rsid w:val="00104BE9"/>
    <w:rsid w:val="00105713"/>
    <w:rsid w:val="001060BB"/>
    <w:rsid w:val="00107DD0"/>
    <w:rsid w:val="00111226"/>
    <w:rsid w:val="00111685"/>
    <w:rsid w:val="00112C9E"/>
    <w:rsid w:val="001144CF"/>
    <w:rsid w:val="00114D8A"/>
    <w:rsid w:val="00115AA2"/>
    <w:rsid w:val="0011666B"/>
    <w:rsid w:val="0011672D"/>
    <w:rsid w:val="00116C24"/>
    <w:rsid w:val="00117173"/>
    <w:rsid w:val="001177A8"/>
    <w:rsid w:val="00117A6B"/>
    <w:rsid w:val="00117FA6"/>
    <w:rsid w:val="00120430"/>
    <w:rsid w:val="00121081"/>
    <w:rsid w:val="0012210F"/>
    <w:rsid w:val="0012271C"/>
    <w:rsid w:val="001229E1"/>
    <w:rsid w:val="001229F4"/>
    <w:rsid w:val="00123CDB"/>
    <w:rsid w:val="00123F24"/>
    <w:rsid w:val="00124DBC"/>
    <w:rsid w:val="00125540"/>
    <w:rsid w:val="00125D39"/>
    <w:rsid w:val="00132F7B"/>
    <w:rsid w:val="001336AD"/>
    <w:rsid w:val="0013374D"/>
    <w:rsid w:val="001357CF"/>
    <w:rsid w:val="001364FB"/>
    <w:rsid w:val="00137A02"/>
    <w:rsid w:val="00140A00"/>
    <w:rsid w:val="0014167B"/>
    <w:rsid w:val="00141B97"/>
    <w:rsid w:val="001424C6"/>
    <w:rsid w:val="00142794"/>
    <w:rsid w:val="001427D8"/>
    <w:rsid w:val="001438F9"/>
    <w:rsid w:val="00144185"/>
    <w:rsid w:val="00145106"/>
    <w:rsid w:val="00145AA4"/>
    <w:rsid w:val="00145E30"/>
    <w:rsid w:val="00145E3A"/>
    <w:rsid w:val="0014729C"/>
    <w:rsid w:val="0014739D"/>
    <w:rsid w:val="001509B3"/>
    <w:rsid w:val="00150B83"/>
    <w:rsid w:val="00151A00"/>
    <w:rsid w:val="00151F8D"/>
    <w:rsid w:val="0015317C"/>
    <w:rsid w:val="00153E27"/>
    <w:rsid w:val="00153FBD"/>
    <w:rsid w:val="00154BA3"/>
    <w:rsid w:val="00157980"/>
    <w:rsid w:val="00160D7D"/>
    <w:rsid w:val="001617B3"/>
    <w:rsid w:val="00161C53"/>
    <w:rsid w:val="00162E61"/>
    <w:rsid w:val="00164610"/>
    <w:rsid w:val="00166C26"/>
    <w:rsid w:val="001709BB"/>
    <w:rsid w:val="001709F9"/>
    <w:rsid w:val="00172BA4"/>
    <w:rsid w:val="001760A5"/>
    <w:rsid w:val="00176321"/>
    <w:rsid w:val="00176B0B"/>
    <w:rsid w:val="001774B3"/>
    <w:rsid w:val="00181B45"/>
    <w:rsid w:val="00182C2C"/>
    <w:rsid w:val="001838AF"/>
    <w:rsid w:val="0018431B"/>
    <w:rsid w:val="00184C43"/>
    <w:rsid w:val="0018721B"/>
    <w:rsid w:val="00191674"/>
    <w:rsid w:val="00191F67"/>
    <w:rsid w:val="00192089"/>
    <w:rsid w:val="001929F4"/>
    <w:rsid w:val="00193228"/>
    <w:rsid w:val="00193BC5"/>
    <w:rsid w:val="00193C7F"/>
    <w:rsid w:val="0019495C"/>
    <w:rsid w:val="00195EC7"/>
    <w:rsid w:val="0019675D"/>
    <w:rsid w:val="00197EC4"/>
    <w:rsid w:val="001A0706"/>
    <w:rsid w:val="001A091E"/>
    <w:rsid w:val="001A20F2"/>
    <w:rsid w:val="001A5544"/>
    <w:rsid w:val="001A7032"/>
    <w:rsid w:val="001A776A"/>
    <w:rsid w:val="001B255A"/>
    <w:rsid w:val="001B3068"/>
    <w:rsid w:val="001B6370"/>
    <w:rsid w:val="001B6D9D"/>
    <w:rsid w:val="001C0504"/>
    <w:rsid w:val="001C0FAE"/>
    <w:rsid w:val="001C1953"/>
    <w:rsid w:val="001C22FB"/>
    <w:rsid w:val="001C2519"/>
    <w:rsid w:val="001C426B"/>
    <w:rsid w:val="001C6A3A"/>
    <w:rsid w:val="001D0897"/>
    <w:rsid w:val="001D18B8"/>
    <w:rsid w:val="001D1BF3"/>
    <w:rsid w:val="001D26E0"/>
    <w:rsid w:val="001D2DF6"/>
    <w:rsid w:val="001D3284"/>
    <w:rsid w:val="001D4B06"/>
    <w:rsid w:val="001D4DE2"/>
    <w:rsid w:val="001D77B1"/>
    <w:rsid w:val="001D7A9A"/>
    <w:rsid w:val="001E123D"/>
    <w:rsid w:val="001E273B"/>
    <w:rsid w:val="001E37E2"/>
    <w:rsid w:val="001E3A7E"/>
    <w:rsid w:val="001E42FF"/>
    <w:rsid w:val="001E458E"/>
    <w:rsid w:val="001E4CB8"/>
    <w:rsid w:val="001E4D73"/>
    <w:rsid w:val="001E52EE"/>
    <w:rsid w:val="001E652E"/>
    <w:rsid w:val="001E7AA0"/>
    <w:rsid w:val="001F0738"/>
    <w:rsid w:val="001F138E"/>
    <w:rsid w:val="001F463D"/>
    <w:rsid w:val="001F617A"/>
    <w:rsid w:val="001F702D"/>
    <w:rsid w:val="00200DB2"/>
    <w:rsid w:val="0020143A"/>
    <w:rsid w:val="002068A6"/>
    <w:rsid w:val="00210926"/>
    <w:rsid w:val="0021121A"/>
    <w:rsid w:val="002121CC"/>
    <w:rsid w:val="002129B1"/>
    <w:rsid w:val="0021311D"/>
    <w:rsid w:val="00213DE5"/>
    <w:rsid w:val="00214DF3"/>
    <w:rsid w:val="002155F6"/>
    <w:rsid w:val="0021699A"/>
    <w:rsid w:val="002262E1"/>
    <w:rsid w:val="002269CC"/>
    <w:rsid w:val="00226F2D"/>
    <w:rsid w:val="002270D6"/>
    <w:rsid w:val="002271D2"/>
    <w:rsid w:val="0023079E"/>
    <w:rsid w:val="00230A9E"/>
    <w:rsid w:val="002330E7"/>
    <w:rsid w:val="00235412"/>
    <w:rsid w:val="00235CE3"/>
    <w:rsid w:val="00241714"/>
    <w:rsid w:val="00241EF8"/>
    <w:rsid w:val="002429A8"/>
    <w:rsid w:val="0024300A"/>
    <w:rsid w:val="00243D0B"/>
    <w:rsid w:val="002459B7"/>
    <w:rsid w:val="00246323"/>
    <w:rsid w:val="00247FE7"/>
    <w:rsid w:val="002503D2"/>
    <w:rsid w:val="00251B1D"/>
    <w:rsid w:val="00251B59"/>
    <w:rsid w:val="00253E05"/>
    <w:rsid w:val="00256D07"/>
    <w:rsid w:val="00260453"/>
    <w:rsid w:val="00260507"/>
    <w:rsid w:val="002605C7"/>
    <w:rsid w:val="002605D6"/>
    <w:rsid w:val="0026095E"/>
    <w:rsid w:val="00260CCC"/>
    <w:rsid w:val="00262962"/>
    <w:rsid w:val="00262CDB"/>
    <w:rsid w:val="002655F0"/>
    <w:rsid w:val="002677C6"/>
    <w:rsid w:val="002707FF"/>
    <w:rsid w:val="0027156B"/>
    <w:rsid w:val="002717D7"/>
    <w:rsid w:val="00271ABF"/>
    <w:rsid w:val="00271B81"/>
    <w:rsid w:val="00271C80"/>
    <w:rsid w:val="00271E3F"/>
    <w:rsid w:val="00271E73"/>
    <w:rsid w:val="00272527"/>
    <w:rsid w:val="00272C72"/>
    <w:rsid w:val="00273183"/>
    <w:rsid w:val="00273435"/>
    <w:rsid w:val="00273C88"/>
    <w:rsid w:val="00274A2E"/>
    <w:rsid w:val="00276345"/>
    <w:rsid w:val="0027706E"/>
    <w:rsid w:val="002771CC"/>
    <w:rsid w:val="002802CE"/>
    <w:rsid w:val="00280F91"/>
    <w:rsid w:val="002810FB"/>
    <w:rsid w:val="00281CE5"/>
    <w:rsid w:val="00282AB4"/>
    <w:rsid w:val="00283E5A"/>
    <w:rsid w:val="00286A26"/>
    <w:rsid w:val="002914AB"/>
    <w:rsid w:val="00291B12"/>
    <w:rsid w:val="00293334"/>
    <w:rsid w:val="002933A0"/>
    <w:rsid w:val="00293560"/>
    <w:rsid w:val="00293EAE"/>
    <w:rsid w:val="00295180"/>
    <w:rsid w:val="00296503"/>
    <w:rsid w:val="00296581"/>
    <w:rsid w:val="002971C0"/>
    <w:rsid w:val="00297555"/>
    <w:rsid w:val="00297C65"/>
    <w:rsid w:val="002A040C"/>
    <w:rsid w:val="002A099A"/>
    <w:rsid w:val="002A33DF"/>
    <w:rsid w:val="002A3BE2"/>
    <w:rsid w:val="002A3ED0"/>
    <w:rsid w:val="002A3FF9"/>
    <w:rsid w:val="002A4409"/>
    <w:rsid w:val="002A5031"/>
    <w:rsid w:val="002A57FA"/>
    <w:rsid w:val="002A66B1"/>
    <w:rsid w:val="002A67AF"/>
    <w:rsid w:val="002A78F4"/>
    <w:rsid w:val="002B19AA"/>
    <w:rsid w:val="002B2A40"/>
    <w:rsid w:val="002B46BF"/>
    <w:rsid w:val="002B4AF4"/>
    <w:rsid w:val="002B535F"/>
    <w:rsid w:val="002B5E2D"/>
    <w:rsid w:val="002B644F"/>
    <w:rsid w:val="002B6E5D"/>
    <w:rsid w:val="002B6EAE"/>
    <w:rsid w:val="002B6EDF"/>
    <w:rsid w:val="002C067B"/>
    <w:rsid w:val="002C0CE8"/>
    <w:rsid w:val="002C0F10"/>
    <w:rsid w:val="002C291C"/>
    <w:rsid w:val="002C29B0"/>
    <w:rsid w:val="002C5092"/>
    <w:rsid w:val="002C53E0"/>
    <w:rsid w:val="002C6365"/>
    <w:rsid w:val="002C7C7B"/>
    <w:rsid w:val="002D0246"/>
    <w:rsid w:val="002D1744"/>
    <w:rsid w:val="002D205D"/>
    <w:rsid w:val="002D22CF"/>
    <w:rsid w:val="002D3986"/>
    <w:rsid w:val="002D49EA"/>
    <w:rsid w:val="002D5733"/>
    <w:rsid w:val="002D6C81"/>
    <w:rsid w:val="002E100B"/>
    <w:rsid w:val="002E3A34"/>
    <w:rsid w:val="002E3FF3"/>
    <w:rsid w:val="002E450E"/>
    <w:rsid w:val="002E56BD"/>
    <w:rsid w:val="002E636D"/>
    <w:rsid w:val="002E6665"/>
    <w:rsid w:val="002F05FE"/>
    <w:rsid w:val="002F2EEE"/>
    <w:rsid w:val="002F415D"/>
    <w:rsid w:val="002F4BB8"/>
    <w:rsid w:val="002F5D83"/>
    <w:rsid w:val="002F5D8B"/>
    <w:rsid w:val="002F64E7"/>
    <w:rsid w:val="002F7D6A"/>
    <w:rsid w:val="00302E77"/>
    <w:rsid w:val="0030437C"/>
    <w:rsid w:val="00304729"/>
    <w:rsid w:val="003067B3"/>
    <w:rsid w:val="00311FE4"/>
    <w:rsid w:val="00312E15"/>
    <w:rsid w:val="00313315"/>
    <w:rsid w:val="00316B6F"/>
    <w:rsid w:val="003219C5"/>
    <w:rsid w:val="003222F1"/>
    <w:rsid w:val="003237E9"/>
    <w:rsid w:val="003240E1"/>
    <w:rsid w:val="00326417"/>
    <w:rsid w:val="003266DD"/>
    <w:rsid w:val="003273EF"/>
    <w:rsid w:val="00327CFC"/>
    <w:rsid w:val="003302D1"/>
    <w:rsid w:val="00331532"/>
    <w:rsid w:val="00332275"/>
    <w:rsid w:val="00334DAF"/>
    <w:rsid w:val="00334EC7"/>
    <w:rsid w:val="00334FC2"/>
    <w:rsid w:val="00335DAC"/>
    <w:rsid w:val="00336946"/>
    <w:rsid w:val="00337460"/>
    <w:rsid w:val="0034390F"/>
    <w:rsid w:val="00344847"/>
    <w:rsid w:val="00344CDB"/>
    <w:rsid w:val="003455E9"/>
    <w:rsid w:val="003509C2"/>
    <w:rsid w:val="00350BCA"/>
    <w:rsid w:val="00350C8E"/>
    <w:rsid w:val="003514A6"/>
    <w:rsid w:val="00351755"/>
    <w:rsid w:val="00351A94"/>
    <w:rsid w:val="00353703"/>
    <w:rsid w:val="00353F76"/>
    <w:rsid w:val="00354A7C"/>
    <w:rsid w:val="0035505B"/>
    <w:rsid w:val="00355DD2"/>
    <w:rsid w:val="00356FE8"/>
    <w:rsid w:val="0035769E"/>
    <w:rsid w:val="003603E6"/>
    <w:rsid w:val="0036047F"/>
    <w:rsid w:val="003627E3"/>
    <w:rsid w:val="00362B96"/>
    <w:rsid w:val="00362EF7"/>
    <w:rsid w:val="00363118"/>
    <w:rsid w:val="00363A2E"/>
    <w:rsid w:val="003651F5"/>
    <w:rsid w:val="003666C7"/>
    <w:rsid w:val="00366F0E"/>
    <w:rsid w:val="0037095A"/>
    <w:rsid w:val="0037127C"/>
    <w:rsid w:val="00373536"/>
    <w:rsid w:val="0037361F"/>
    <w:rsid w:val="003737CA"/>
    <w:rsid w:val="003743EA"/>
    <w:rsid w:val="0037484D"/>
    <w:rsid w:val="003749CD"/>
    <w:rsid w:val="00375363"/>
    <w:rsid w:val="00375EA3"/>
    <w:rsid w:val="00375F1D"/>
    <w:rsid w:val="00376DBB"/>
    <w:rsid w:val="003805D9"/>
    <w:rsid w:val="00380BB2"/>
    <w:rsid w:val="00380CC2"/>
    <w:rsid w:val="00384B16"/>
    <w:rsid w:val="00385067"/>
    <w:rsid w:val="00385352"/>
    <w:rsid w:val="00385D40"/>
    <w:rsid w:val="003875A7"/>
    <w:rsid w:val="00387625"/>
    <w:rsid w:val="003908AD"/>
    <w:rsid w:val="00390D39"/>
    <w:rsid w:val="0039122F"/>
    <w:rsid w:val="00391FC3"/>
    <w:rsid w:val="0039425D"/>
    <w:rsid w:val="00394B16"/>
    <w:rsid w:val="00395028"/>
    <w:rsid w:val="003955E4"/>
    <w:rsid w:val="003971ED"/>
    <w:rsid w:val="003A0A0D"/>
    <w:rsid w:val="003A1B0C"/>
    <w:rsid w:val="003A22C1"/>
    <w:rsid w:val="003A5F4C"/>
    <w:rsid w:val="003A77E3"/>
    <w:rsid w:val="003B327E"/>
    <w:rsid w:val="003B6006"/>
    <w:rsid w:val="003B7C3F"/>
    <w:rsid w:val="003C0C50"/>
    <w:rsid w:val="003C12FA"/>
    <w:rsid w:val="003C1D7D"/>
    <w:rsid w:val="003C208A"/>
    <w:rsid w:val="003C28D1"/>
    <w:rsid w:val="003C3289"/>
    <w:rsid w:val="003C48F5"/>
    <w:rsid w:val="003C732B"/>
    <w:rsid w:val="003C77E3"/>
    <w:rsid w:val="003C7E73"/>
    <w:rsid w:val="003D0015"/>
    <w:rsid w:val="003D06D6"/>
    <w:rsid w:val="003D101C"/>
    <w:rsid w:val="003D139B"/>
    <w:rsid w:val="003D15A4"/>
    <w:rsid w:val="003D1BB6"/>
    <w:rsid w:val="003D2FAE"/>
    <w:rsid w:val="003D3352"/>
    <w:rsid w:val="003D3B3E"/>
    <w:rsid w:val="003D44C1"/>
    <w:rsid w:val="003D596E"/>
    <w:rsid w:val="003D62DD"/>
    <w:rsid w:val="003D7620"/>
    <w:rsid w:val="003E2D58"/>
    <w:rsid w:val="003E3596"/>
    <w:rsid w:val="003E610D"/>
    <w:rsid w:val="003E6703"/>
    <w:rsid w:val="003E6712"/>
    <w:rsid w:val="003E702F"/>
    <w:rsid w:val="003F086C"/>
    <w:rsid w:val="003F106C"/>
    <w:rsid w:val="003F2060"/>
    <w:rsid w:val="003F31A3"/>
    <w:rsid w:val="003F4E8B"/>
    <w:rsid w:val="003F5DCA"/>
    <w:rsid w:val="003F7CB3"/>
    <w:rsid w:val="00400DC6"/>
    <w:rsid w:val="00400ECA"/>
    <w:rsid w:val="004011D3"/>
    <w:rsid w:val="004013B8"/>
    <w:rsid w:val="004023E7"/>
    <w:rsid w:val="00402B9C"/>
    <w:rsid w:val="00402D33"/>
    <w:rsid w:val="00404086"/>
    <w:rsid w:val="004053BE"/>
    <w:rsid w:val="00406883"/>
    <w:rsid w:val="00407EF8"/>
    <w:rsid w:val="00410564"/>
    <w:rsid w:val="0041089C"/>
    <w:rsid w:val="00410ACE"/>
    <w:rsid w:val="0041124D"/>
    <w:rsid w:val="00411E26"/>
    <w:rsid w:val="00412FDB"/>
    <w:rsid w:val="004144DC"/>
    <w:rsid w:val="0041582E"/>
    <w:rsid w:val="004158E8"/>
    <w:rsid w:val="00415D8A"/>
    <w:rsid w:val="0042042B"/>
    <w:rsid w:val="0042069F"/>
    <w:rsid w:val="0042095A"/>
    <w:rsid w:val="0042158F"/>
    <w:rsid w:val="0042270D"/>
    <w:rsid w:val="00422BC8"/>
    <w:rsid w:val="00430F5B"/>
    <w:rsid w:val="0043255E"/>
    <w:rsid w:val="00434574"/>
    <w:rsid w:val="00435211"/>
    <w:rsid w:val="0044148C"/>
    <w:rsid w:val="004448DC"/>
    <w:rsid w:val="00444AB6"/>
    <w:rsid w:val="004476B5"/>
    <w:rsid w:val="00450DB1"/>
    <w:rsid w:val="0045451A"/>
    <w:rsid w:val="0045465F"/>
    <w:rsid w:val="0045476F"/>
    <w:rsid w:val="004555C8"/>
    <w:rsid w:val="00456006"/>
    <w:rsid w:val="00457076"/>
    <w:rsid w:val="0045737F"/>
    <w:rsid w:val="00457A7E"/>
    <w:rsid w:val="00460FD4"/>
    <w:rsid w:val="004629E2"/>
    <w:rsid w:val="00463E4D"/>
    <w:rsid w:val="00464742"/>
    <w:rsid w:val="00465E7B"/>
    <w:rsid w:val="0046799F"/>
    <w:rsid w:val="00470519"/>
    <w:rsid w:val="00471214"/>
    <w:rsid w:val="0047416C"/>
    <w:rsid w:val="00475589"/>
    <w:rsid w:val="00476409"/>
    <w:rsid w:val="00476999"/>
    <w:rsid w:val="004806DE"/>
    <w:rsid w:val="004809AF"/>
    <w:rsid w:val="00480D5F"/>
    <w:rsid w:val="00482693"/>
    <w:rsid w:val="00482759"/>
    <w:rsid w:val="00484F24"/>
    <w:rsid w:val="00485FBE"/>
    <w:rsid w:val="00487010"/>
    <w:rsid w:val="004874B7"/>
    <w:rsid w:val="004879C8"/>
    <w:rsid w:val="00487F43"/>
    <w:rsid w:val="004904A2"/>
    <w:rsid w:val="00490ABB"/>
    <w:rsid w:val="00491422"/>
    <w:rsid w:val="00491DB3"/>
    <w:rsid w:val="00491F22"/>
    <w:rsid w:val="00493989"/>
    <w:rsid w:val="00493A5B"/>
    <w:rsid w:val="00493A6F"/>
    <w:rsid w:val="00494668"/>
    <w:rsid w:val="004958CC"/>
    <w:rsid w:val="0049615E"/>
    <w:rsid w:val="004A23DF"/>
    <w:rsid w:val="004A2A2D"/>
    <w:rsid w:val="004A44BC"/>
    <w:rsid w:val="004A488D"/>
    <w:rsid w:val="004A5D75"/>
    <w:rsid w:val="004A702E"/>
    <w:rsid w:val="004B04B7"/>
    <w:rsid w:val="004B1489"/>
    <w:rsid w:val="004B1FCE"/>
    <w:rsid w:val="004B2EDA"/>
    <w:rsid w:val="004B34F4"/>
    <w:rsid w:val="004B3EA7"/>
    <w:rsid w:val="004B4567"/>
    <w:rsid w:val="004B48F9"/>
    <w:rsid w:val="004B590D"/>
    <w:rsid w:val="004B76CF"/>
    <w:rsid w:val="004C0265"/>
    <w:rsid w:val="004C10DF"/>
    <w:rsid w:val="004C13C8"/>
    <w:rsid w:val="004C31B6"/>
    <w:rsid w:val="004C3ACC"/>
    <w:rsid w:val="004C6E73"/>
    <w:rsid w:val="004C7EF1"/>
    <w:rsid w:val="004D02D5"/>
    <w:rsid w:val="004D1362"/>
    <w:rsid w:val="004D3382"/>
    <w:rsid w:val="004D33F4"/>
    <w:rsid w:val="004D3982"/>
    <w:rsid w:val="004D45C4"/>
    <w:rsid w:val="004D4E86"/>
    <w:rsid w:val="004D52EA"/>
    <w:rsid w:val="004D5B3B"/>
    <w:rsid w:val="004D673A"/>
    <w:rsid w:val="004D77E6"/>
    <w:rsid w:val="004E083D"/>
    <w:rsid w:val="004E23C2"/>
    <w:rsid w:val="004E2A48"/>
    <w:rsid w:val="004E2F38"/>
    <w:rsid w:val="004E31CF"/>
    <w:rsid w:val="004E423A"/>
    <w:rsid w:val="004E570A"/>
    <w:rsid w:val="004E6DA6"/>
    <w:rsid w:val="004F0DE1"/>
    <w:rsid w:val="004F1247"/>
    <w:rsid w:val="004F1272"/>
    <w:rsid w:val="004F1C2F"/>
    <w:rsid w:val="004F56E1"/>
    <w:rsid w:val="004F7EF0"/>
    <w:rsid w:val="00503864"/>
    <w:rsid w:val="0050558C"/>
    <w:rsid w:val="005056F7"/>
    <w:rsid w:val="00506A1C"/>
    <w:rsid w:val="005103DE"/>
    <w:rsid w:val="0051062D"/>
    <w:rsid w:val="00510974"/>
    <w:rsid w:val="005109CD"/>
    <w:rsid w:val="005113C4"/>
    <w:rsid w:val="00513EC8"/>
    <w:rsid w:val="005176B6"/>
    <w:rsid w:val="00520255"/>
    <w:rsid w:val="00520682"/>
    <w:rsid w:val="00520F9F"/>
    <w:rsid w:val="00525261"/>
    <w:rsid w:val="0052585B"/>
    <w:rsid w:val="005259F2"/>
    <w:rsid w:val="00527316"/>
    <w:rsid w:val="0052755E"/>
    <w:rsid w:val="00527FC4"/>
    <w:rsid w:val="00532DB6"/>
    <w:rsid w:val="00533578"/>
    <w:rsid w:val="00534011"/>
    <w:rsid w:val="005344C3"/>
    <w:rsid w:val="00535924"/>
    <w:rsid w:val="00536163"/>
    <w:rsid w:val="005363A6"/>
    <w:rsid w:val="00536441"/>
    <w:rsid w:val="00540AE4"/>
    <w:rsid w:val="00541DBF"/>
    <w:rsid w:val="00542D63"/>
    <w:rsid w:val="005431D7"/>
    <w:rsid w:val="00543CC9"/>
    <w:rsid w:val="00544410"/>
    <w:rsid w:val="0054518D"/>
    <w:rsid w:val="00547B8B"/>
    <w:rsid w:val="00547E43"/>
    <w:rsid w:val="00547F02"/>
    <w:rsid w:val="00556344"/>
    <w:rsid w:val="00557916"/>
    <w:rsid w:val="00561685"/>
    <w:rsid w:val="00561976"/>
    <w:rsid w:val="00562740"/>
    <w:rsid w:val="005627C3"/>
    <w:rsid w:val="00562ED1"/>
    <w:rsid w:val="0056328F"/>
    <w:rsid w:val="00564998"/>
    <w:rsid w:val="00566245"/>
    <w:rsid w:val="0057109A"/>
    <w:rsid w:val="005757E0"/>
    <w:rsid w:val="00580F20"/>
    <w:rsid w:val="00581E82"/>
    <w:rsid w:val="00582061"/>
    <w:rsid w:val="00582503"/>
    <w:rsid w:val="005832CC"/>
    <w:rsid w:val="005836FA"/>
    <w:rsid w:val="005843D5"/>
    <w:rsid w:val="00584AD1"/>
    <w:rsid w:val="00585184"/>
    <w:rsid w:val="00585274"/>
    <w:rsid w:val="005859C2"/>
    <w:rsid w:val="00587F6E"/>
    <w:rsid w:val="00590DED"/>
    <w:rsid w:val="00590F9B"/>
    <w:rsid w:val="005910A2"/>
    <w:rsid w:val="00591529"/>
    <w:rsid w:val="005917ED"/>
    <w:rsid w:val="0059274B"/>
    <w:rsid w:val="00594436"/>
    <w:rsid w:val="005945F6"/>
    <w:rsid w:val="005947FE"/>
    <w:rsid w:val="0059519C"/>
    <w:rsid w:val="005951F9"/>
    <w:rsid w:val="005A1FF7"/>
    <w:rsid w:val="005A339E"/>
    <w:rsid w:val="005A3954"/>
    <w:rsid w:val="005A40E1"/>
    <w:rsid w:val="005A4534"/>
    <w:rsid w:val="005A567F"/>
    <w:rsid w:val="005A6DBD"/>
    <w:rsid w:val="005B096B"/>
    <w:rsid w:val="005B0C79"/>
    <w:rsid w:val="005B4B80"/>
    <w:rsid w:val="005B51CA"/>
    <w:rsid w:val="005B7257"/>
    <w:rsid w:val="005B7526"/>
    <w:rsid w:val="005B798E"/>
    <w:rsid w:val="005C0115"/>
    <w:rsid w:val="005C0137"/>
    <w:rsid w:val="005C4478"/>
    <w:rsid w:val="005C45A0"/>
    <w:rsid w:val="005C5932"/>
    <w:rsid w:val="005C5972"/>
    <w:rsid w:val="005C6607"/>
    <w:rsid w:val="005D06A7"/>
    <w:rsid w:val="005D12B3"/>
    <w:rsid w:val="005D18D0"/>
    <w:rsid w:val="005D2CDA"/>
    <w:rsid w:val="005D36D9"/>
    <w:rsid w:val="005D575B"/>
    <w:rsid w:val="005D5D77"/>
    <w:rsid w:val="005D5E64"/>
    <w:rsid w:val="005D6490"/>
    <w:rsid w:val="005D7273"/>
    <w:rsid w:val="005D7AB4"/>
    <w:rsid w:val="005E0099"/>
    <w:rsid w:val="005E0B4D"/>
    <w:rsid w:val="005E4B2C"/>
    <w:rsid w:val="005E590A"/>
    <w:rsid w:val="005E5BD1"/>
    <w:rsid w:val="005E6C90"/>
    <w:rsid w:val="005E6FD4"/>
    <w:rsid w:val="005E738D"/>
    <w:rsid w:val="005F0E4A"/>
    <w:rsid w:val="005F10DB"/>
    <w:rsid w:val="005F10F2"/>
    <w:rsid w:val="005F247A"/>
    <w:rsid w:val="005F3B40"/>
    <w:rsid w:val="005F45F6"/>
    <w:rsid w:val="005F4763"/>
    <w:rsid w:val="005F53AB"/>
    <w:rsid w:val="005F5E2D"/>
    <w:rsid w:val="005F61F8"/>
    <w:rsid w:val="005F7263"/>
    <w:rsid w:val="005F75D5"/>
    <w:rsid w:val="005F7B19"/>
    <w:rsid w:val="0060047C"/>
    <w:rsid w:val="006008C2"/>
    <w:rsid w:val="006011AD"/>
    <w:rsid w:val="00601720"/>
    <w:rsid w:val="00601884"/>
    <w:rsid w:val="00602334"/>
    <w:rsid w:val="006025EF"/>
    <w:rsid w:val="006066EB"/>
    <w:rsid w:val="00606AAA"/>
    <w:rsid w:val="00607114"/>
    <w:rsid w:val="00607FA7"/>
    <w:rsid w:val="00610745"/>
    <w:rsid w:val="00610A03"/>
    <w:rsid w:val="00610C45"/>
    <w:rsid w:val="00612825"/>
    <w:rsid w:val="00615EE9"/>
    <w:rsid w:val="006176F0"/>
    <w:rsid w:val="006217AD"/>
    <w:rsid w:val="006218B8"/>
    <w:rsid w:val="00621F26"/>
    <w:rsid w:val="00623095"/>
    <w:rsid w:val="00627213"/>
    <w:rsid w:val="0063120F"/>
    <w:rsid w:val="006316BD"/>
    <w:rsid w:val="00631842"/>
    <w:rsid w:val="00636FD5"/>
    <w:rsid w:val="006409BB"/>
    <w:rsid w:val="00641C31"/>
    <w:rsid w:val="00645104"/>
    <w:rsid w:val="00646263"/>
    <w:rsid w:val="0065164D"/>
    <w:rsid w:val="0065197D"/>
    <w:rsid w:val="00651F13"/>
    <w:rsid w:val="00652799"/>
    <w:rsid w:val="00654C4E"/>
    <w:rsid w:val="006557BF"/>
    <w:rsid w:val="0065683F"/>
    <w:rsid w:val="00657C0D"/>
    <w:rsid w:val="00660EFF"/>
    <w:rsid w:val="006611AA"/>
    <w:rsid w:val="00661ADF"/>
    <w:rsid w:val="006621E3"/>
    <w:rsid w:val="006627B0"/>
    <w:rsid w:val="00665841"/>
    <w:rsid w:val="00666536"/>
    <w:rsid w:val="006713CB"/>
    <w:rsid w:val="0067270B"/>
    <w:rsid w:val="00672730"/>
    <w:rsid w:val="006731C0"/>
    <w:rsid w:val="00673346"/>
    <w:rsid w:val="0067459E"/>
    <w:rsid w:val="006752D2"/>
    <w:rsid w:val="00681CC0"/>
    <w:rsid w:val="00682257"/>
    <w:rsid w:val="00682A44"/>
    <w:rsid w:val="00682D76"/>
    <w:rsid w:val="006841BB"/>
    <w:rsid w:val="00685C49"/>
    <w:rsid w:val="00687142"/>
    <w:rsid w:val="0069461D"/>
    <w:rsid w:val="00695589"/>
    <w:rsid w:val="006960E3"/>
    <w:rsid w:val="00697FB4"/>
    <w:rsid w:val="006A06BC"/>
    <w:rsid w:val="006A3BC9"/>
    <w:rsid w:val="006A467D"/>
    <w:rsid w:val="006A48F0"/>
    <w:rsid w:val="006A5C89"/>
    <w:rsid w:val="006A7740"/>
    <w:rsid w:val="006A7D7B"/>
    <w:rsid w:val="006B112D"/>
    <w:rsid w:val="006B2EA0"/>
    <w:rsid w:val="006B321E"/>
    <w:rsid w:val="006B39E9"/>
    <w:rsid w:val="006B4834"/>
    <w:rsid w:val="006B77F5"/>
    <w:rsid w:val="006C03AD"/>
    <w:rsid w:val="006C1AF6"/>
    <w:rsid w:val="006C2139"/>
    <w:rsid w:val="006C3849"/>
    <w:rsid w:val="006C3A0C"/>
    <w:rsid w:val="006C3F9A"/>
    <w:rsid w:val="006C568B"/>
    <w:rsid w:val="006D05B1"/>
    <w:rsid w:val="006D0992"/>
    <w:rsid w:val="006D1CF2"/>
    <w:rsid w:val="006D2F67"/>
    <w:rsid w:val="006D3F72"/>
    <w:rsid w:val="006D4669"/>
    <w:rsid w:val="006D60BF"/>
    <w:rsid w:val="006D7E9C"/>
    <w:rsid w:val="006E080E"/>
    <w:rsid w:val="006E13F9"/>
    <w:rsid w:val="006E1A02"/>
    <w:rsid w:val="006E1ADB"/>
    <w:rsid w:val="006E3523"/>
    <w:rsid w:val="006E393E"/>
    <w:rsid w:val="006E441C"/>
    <w:rsid w:val="006E5630"/>
    <w:rsid w:val="006E747C"/>
    <w:rsid w:val="006F0017"/>
    <w:rsid w:val="006F00B4"/>
    <w:rsid w:val="006F1E84"/>
    <w:rsid w:val="006F46C4"/>
    <w:rsid w:val="006F5032"/>
    <w:rsid w:val="006F58B4"/>
    <w:rsid w:val="006F5C0E"/>
    <w:rsid w:val="006F6059"/>
    <w:rsid w:val="006F60D9"/>
    <w:rsid w:val="00700343"/>
    <w:rsid w:val="007016DC"/>
    <w:rsid w:val="00701CD1"/>
    <w:rsid w:val="00702111"/>
    <w:rsid w:val="007023AD"/>
    <w:rsid w:val="007032FA"/>
    <w:rsid w:val="00706627"/>
    <w:rsid w:val="0070722F"/>
    <w:rsid w:val="00710B04"/>
    <w:rsid w:val="00712F46"/>
    <w:rsid w:val="00713058"/>
    <w:rsid w:val="00714D88"/>
    <w:rsid w:val="007161B9"/>
    <w:rsid w:val="0072008B"/>
    <w:rsid w:val="00720A20"/>
    <w:rsid w:val="007211C2"/>
    <w:rsid w:val="007214F1"/>
    <w:rsid w:val="00721E09"/>
    <w:rsid w:val="007252A1"/>
    <w:rsid w:val="007263C5"/>
    <w:rsid w:val="00726819"/>
    <w:rsid w:val="00727531"/>
    <w:rsid w:val="007279B2"/>
    <w:rsid w:val="00731149"/>
    <w:rsid w:val="0073130C"/>
    <w:rsid w:val="00731D73"/>
    <w:rsid w:val="00732D92"/>
    <w:rsid w:val="007347FC"/>
    <w:rsid w:val="0073521B"/>
    <w:rsid w:val="00740AB9"/>
    <w:rsid w:val="00741262"/>
    <w:rsid w:val="00741DC7"/>
    <w:rsid w:val="00745263"/>
    <w:rsid w:val="0074575D"/>
    <w:rsid w:val="0074659F"/>
    <w:rsid w:val="0074682E"/>
    <w:rsid w:val="00746D78"/>
    <w:rsid w:val="00751A8C"/>
    <w:rsid w:val="00752482"/>
    <w:rsid w:val="00752CAB"/>
    <w:rsid w:val="00754E1B"/>
    <w:rsid w:val="00756C0F"/>
    <w:rsid w:val="00757149"/>
    <w:rsid w:val="007571E1"/>
    <w:rsid w:val="00761DAC"/>
    <w:rsid w:val="0076328B"/>
    <w:rsid w:val="00763D81"/>
    <w:rsid w:val="0076413F"/>
    <w:rsid w:val="007641F0"/>
    <w:rsid w:val="00764566"/>
    <w:rsid w:val="00765869"/>
    <w:rsid w:val="00765897"/>
    <w:rsid w:val="00765BB5"/>
    <w:rsid w:val="007661F3"/>
    <w:rsid w:val="00766A76"/>
    <w:rsid w:val="0076721D"/>
    <w:rsid w:val="007703D7"/>
    <w:rsid w:val="00770569"/>
    <w:rsid w:val="007739FD"/>
    <w:rsid w:val="00773F32"/>
    <w:rsid w:val="007740D6"/>
    <w:rsid w:val="00774160"/>
    <w:rsid w:val="00774CCA"/>
    <w:rsid w:val="00774CEB"/>
    <w:rsid w:val="0077734F"/>
    <w:rsid w:val="00787831"/>
    <w:rsid w:val="00787D19"/>
    <w:rsid w:val="007904DE"/>
    <w:rsid w:val="00790A72"/>
    <w:rsid w:val="00790FE7"/>
    <w:rsid w:val="007917C0"/>
    <w:rsid w:val="00794EE9"/>
    <w:rsid w:val="007A0F48"/>
    <w:rsid w:val="007A1F79"/>
    <w:rsid w:val="007A4344"/>
    <w:rsid w:val="007A6E5A"/>
    <w:rsid w:val="007A7C51"/>
    <w:rsid w:val="007B0441"/>
    <w:rsid w:val="007B0A2D"/>
    <w:rsid w:val="007B118D"/>
    <w:rsid w:val="007B16C3"/>
    <w:rsid w:val="007B1E0C"/>
    <w:rsid w:val="007B209E"/>
    <w:rsid w:val="007B34F3"/>
    <w:rsid w:val="007B51F5"/>
    <w:rsid w:val="007B5DEE"/>
    <w:rsid w:val="007B69C7"/>
    <w:rsid w:val="007B76E6"/>
    <w:rsid w:val="007B7851"/>
    <w:rsid w:val="007C0E30"/>
    <w:rsid w:val="007C20B9"/>
    <w:rsid w:val="007C2CF5"/>
    <w:rsid w:val="007C41B5"/>
    <w:rsid w:val="007C4D77"/>
    <w:rsid w:val="007C5114"/>
    <w:rsid w:val="007C52D2"/>
    <w:rsid w:val="007C6773"/>
    <w:rsid w:val="007C6D99"/>
    <w:rsid w:val="007D1833"/>
    <w:rsid w:val="007D19A5"/>
    <w:rsid w:val="007D1CB9"/>
    <w:rsid w:val="007D1EC8"/>
    <w:rsid w:val="007D38F0"/>
    <w:rsid w:val="007D45D3"/>
    <w:rsid w:val="007D47DD"/>
    <w:rsid w:val="007D6F25"/>
    <w:rsid w:val="007E0752"/>
    <w:rsid w:val="007E0BD3"/>
    <w:rsid w:val="007E1529"/>
    <w:rsid w:val="007E1DC1"/>
    <w:rsid w:val="007E2194"/>
    <w:rsid w:val="007E2798"/>
    <w:rsid w:val="007E2903"/>
    <w:rsid w:val="007E2B86"/>
    <w:rsid w:val="007E2D9F"/>
    <w:rsid w:val="007E37D9"/>
    <w:rsid w:val="007E435E"/>
    <w:rsid w:val="007E4FFF"/>
    <w:rsid w:val="007E550D"/>
    <w:rsid w:val="007F114D"/>
    <w:rsid w:val="007F2F2B"/>
    <w:rsid w:val="007F620A"/>
    <w:rsid w:val="007F63E1"/>
    <w:rsid w:val="008018D1"/>
    <w:rsid w:val="008025B6"/>
    <w:rsid w:val="00802678"/>
    <w:rsid w:val="008029D8"/>
    <w:rsid w:val="00804D4C"/>
    <w:rsid w:val="008056D1"/>
    <w:rsid w:val="00805D2A"/>
    <w:rsid w:val="00807383"/>
    <w:rsid w:val="00810204"/>
    <w:rsid w:val="008105AA"/>
    <w:rsid w:val="008115FA"/>
    <w:rsid w:val="008116F2"/>
    <w:rsid w:val="00812578"/>
    <w:rsid w:val="00816860"/>
    <w:rsid w:val="00820122"/>
    <w:rsid w:val="00824693"/>
    <w:rsid w:val="008253CF"/>
    <w:rsid w:val="00830A47"/>
    <w:rsid w:val="00831D3C"/>
    <w:rsid w:val="0083223C"/>
    <w:rsid w:val="00832689"/>
    <w:rsid w:val="00834274"/>
    <w:rsid w:val="00834908"/>
    <w:rsid w:val="00834DC5"/>
    <w:rsid w:val="00841360"/>
    <w:rsid w:val="0084187E"/>
    <w:rsid w:val="00844FB5"/>
    <w:rsid w:val="00846885"/>
    <w:rsid w:val="008474A7"/>
    <w:rsid w:val="00847776"/>
    <w:rsid w:val="008479A1"/>
    <w:rsid w:val="00850265"/>
    <w:rsid w:val="008516AD"/>
    <w:rsid w:val="00853525"/>
    <w:rsid w:val="00854333"/>
    <w:rsid w:val="0085452D"/>
    <w:rsid w:val="00854D9E"/>
    <w:rsid w:val="008556E5"/>
    <w:rsid w:val="00856FA4"/>
    <w:rsid w:val="008571A2"/>
    <w:rsid w:val="00857FCF"/>
    <w:rsid w:val="008601D6"/>
    <w:rsid w:val="00863C8F"/>
    <w:rsid w:val="00863FB0"/>
    <w:rsid w:val="00864936"/>
    <w:rsid w:val="00864EBA"/>
    <w:rsid w:val="00867473"/>
    <w:rsid w:val="00867AFD"/>
    <w:rsid w:val="00871285"/>
    <w:rsid w:val="00871BC7"/>
    <w:rsid w:val="00871C10"/>
    <w:rsid w:val="008724D8"/>
    <w:rsid w:val="008724DB"/>
    <w:rsid w:val="00873461"/>
    <w:rsid w:val="0087627C"/>
    <w:rsid w:val="00877679"/>
    <w:rsid w:val="00877CD8"/>
    <w:rsid w:val="00881683"/>
    <w:rsid w:val="00883D51"/>
    <w:rsid w:val="00884EA0"/>
    <w:rsid w:val="00885F36"/>
    <w:rsid w:val="00887F0E"/>
    <w:rsid w:val="00892100"/>
    <w:rsid w:val="00892F22"/>
    <w:rsid w:val="00895728"/>
    <w:rsid w:val="008A0593"/>
    <w:rsid w:val="008A0B2B"/>
    <w:rsid w:val="008A259D"/>
    <w:rsid w:val="008A2675"/>
    <w:rsid w:val="008A3106"/>
    <w:rsid w:val="008A4C2A"/>
    <w:rsid w:val="008A549A"/>
    <w:rsid w:val="008A56D8"/>
    <w:rsid w:val="008A74F3"/>
    <w:rsid w:val="008B72A4"/>
    <w:rsid w:val="008B73AA"/>
    <w:rsid w:val="008B7921"/>
    <w:rsid w:val="008C0D07"/>
    <w:rsid w:val="008C3859"/>
    <w:rsid w:val="008C3D79"/>
    <w:rsid w:val="008C3FD1"/>
    <w:rsid w:val="008C5CC0"/>
    <w:rsid w:val="008C6EFD"/>
    <w:rsid w:val="008D0293"/>
    <w:rsid w:val="008D0389"/>
    <w:rsid w:val="008D0CF4"/>
    <w:rsid w:val="008D0F99"/>
    <w:rsid w:val="008D1A24"/>
    <w:rsid w:val="008D1B4C"/>
    <w:rsid w:val="008D1E2D"/>
    <w:rsid w:val="008D2264"/>
    <w:rsid w:val="008D2D90"/>
    <w:rsid w:val="008D4945"/>
    <w:rsid w:val="008D5AA9"/>
    <w:rsid w:val="008D5F5D"/>
    <w:rsid w:val="008D7C09"/>
    <w:rsid w:val="008D7F16"/>
    <w:rsid w:val="008E375C"/>
    <w:rsid w:val="008E4F76"/>
    <w:rsid w:val="008E5315"/>
    <w:rsid w:val="008E7610"/>
    <w:rsid w:val="008F08A8"/>
    <w:rsid w:val="008F23F0"/>
    <w:rsid w:val="008F240B"/>
    <w:rsid w:val="008F2BD1"/>
    <w:rsid w:val="008F42B2"/>
    <w:rsid w:val="009006CA"/>
    <w:rsid w:val="00900FAF"/>
    <w:rsid w:val="00901083"/>
    <w:rsid w:val="009014AE"/>
    <w:rsid w:val="0090259F"/>
    <w:rsid w:val="00903C10"/>
    <w:rsid w:val="00904E05"/>
    <w:rsid w:val="00905AB0"/>
    <w:rsid w:val="00905CA6"/>
    <w:rsid w:val="009069AF"/>
    <w:rsid w:val="00906B06"/>
    <w:rsid w:val="0091076E"/>
    <w:rsid w:val="009108B2"/>
    <w:rsid w:val="009112E4"/>
    <w:rsid w:val="00912746"/>
    <w:rsid w:val="00912E80"/>
    <w:rsid w:val="0091338B"/>
    <w:rsid w:val="009138A4"/>
    <w:rsid w:val="0091772A"/>
    <w:rsid w:val="0092096E"/>
    <w:rsid w:val="00920D4B"/>
    <w:rsid w:val="00921ACA"/>
    <w:rsid w:val="009220F2"/>
    <w:rsid w:val="009227E7"/>
    <w:rsid w:val="00922AEB"/>
    <w:rsid w:val="00924691"/>
    <w:rsid w:val="00924697"/>
    <w:rsid w:val="009253D3"/>
    <w:rsid w:val="00927590"/>
    <w:rsid w:val="0093029C"/>
    <w:rsid w:val="0093184D"/>
    <w:rsid w:val="009322C6"/>
    <w:rsid w:val="0093242E"/>
    <w:rsid w:val="00933B4D"/>
    <w:rsid w:val="00935D1D"/>
    <w:rsid w:val="00936162"/>
    <w:rsid w:val="009361B0"/>
    <w:rsid w:val="009368E7"/>
    <w:rsid w:val="00936F3B"/>
    <w:rsid w:val="00937A99"/>
    <w:rsid w:val="00940502"/>
    <w:rsid w:val="0094336A"/>
    <w:rsid w:val="00945F49"/>
    <w:rsid w:val="00946958"/>
    <w:rsid w:val="00947361"/>
    <w:rsid w:val="00950458"/>
    <w:rsid w:val="00950F9F"/>
    <w:rsid w:val="009524E3"/>
    <w:rsid w:val="00952FCA"/>
    <w:rsid w:val="009538FC"/>
    <w:rsid w:val="0095507F"/>
    <w:rsid w:val="00955EB3"/>
    <w:rsid w:val="009560A4"/>
    <w:rsid w:val="00956873"/>
    <w:rsid w:val="00960C4D"/>
    <w:rsid w:val="009621A6"/>
    <w:rsid w:val="009625BB"/>
    <w:rsid w:val="00962F90"/>
    <w:rsid w:val="009631DC"/>
    <w:rsid w:val="00964E69"/>
    <w:rsid w:val="0096516C"/>
    <w:rsid w:val="00965540"/>
    <w:rsid w:val="00966088"/>
    <w:rsid w:val="00966270"/>
    <w:rsid w:val="009665B1"/>
    <w:rsid w:val="00966B49"/>
    <w:rsid w:val="00966D24"/>
    <w:rsid w:val="0096794E"/>
    <w:rsid w:val="00967A4E"/>
    <w:rsid w:val="00967C24"/>
    <w:rsid w:val="00970FBB"/>
    <w:rsid w:val="009714FC"/>
    <w:rsid w:val="00972331"/>
    <w:rsid w:val="00972B56"/>
    <w:rsid w:val="00973244"/>
    <w:rsid w:val="009737F5"/>
    <w:rsid w:val="00973B4D"/>
    <w:rsid w:val="00973D25"/>
    <w:rsid w:val="009743B2"/>
    <w:rsid w:val="009749F3"/>
    <w:rsid w:val="0097598A"/>
    <w:rsid w:val="00976A0C"/>
    <w:rsid w:val="00976C33"/>
    <w:rsid w:val="00976F64"/>
    <w:rsid w:val="009778F0"/>
    <w:rsid w:val="00977F45"/>
    <w:rsid w:val="00980815"/>
    <w:rsid w:val="0098099B"/>
    <w:rsid w:val="00981723"/>
    <w:rsid w:val="0098224E"/>
    <w:rsid w:val="00982375"/>
    <w:rsid w:val="00982649"/>
    <w:rsid w:val="00985C30"/>
    <w:rsid w:val="00987AE3"/>
    <w:rsid w:val="00990141"/>
    <w:rsid w:val="009904ED"/>
    <w:rsid w:val="00990972"/>
    <w:rsid w:val="009929EF"/>
    <w:rsid w:val="009939CB"/>
    <w:rsid w:val="00994AAE"/>
    <w:rsid w:val="00996937"/>
    <w:rsid w:val="009A0337"/>
    <w:rsid w:val="009A1B4B"/>
    <w:rsid w:val="009A2918"/>
    <w:rsid w:val="009A3190"/>
    <w:rsid w:val="009A347A"/>
    <w:rsid w:val="009A59D5"/>
    <w:rsid w:val="009A7281"/>
    <w:rsid w:val="009A7463"/>
    <w:rsid w:val="009B0B14"/>
    <w:rsid w:val="009B11F7"/>
    <w:rsid w:val="009B14D8"/>
    <w:rsid w:val="009B1BB5"/>
    <w:rsid w:val="009B1BD7"/>
    <w:rsid w:val="009B3DBB"/>
    <w:rsid w:val="009B4F2D"/>
    <w:rsid w:val="009B53CA"/>
    <w:rsid w:val="009B602C"/>
    <w:rsid w:val="009B740F"/>
    <w:rsid w:val="009B7961"/>
    <w:rsid w:val="009C030B"/>
    <w:rsid w:val="009C1CFB"/>
    <w:rsid w:val="009C1E88"/>
    <w:rsid w:val="009C258F"/>
    <w:rsid w:val="009C363D"/>
    <w:rsid w:val="009C49A7"/>
    <w:rsid w:val="009C5BCE"/>
    <w:rsid w:val="009C65D2"/>
    <w:rsid w:val="009C7A1B"/>
    <w:rsid w:val="009D0B9A"/>
    <w:rsid w:val="009D0E14"/>
    <w:rsid w:val="009D204A"/>
    <w:rsid w:val="009D2FE9"/>
    <w:rsid w:val="009D32CD"/>
    <w:rsid w:val="009D4B72"/>
    <w:rsid w:val="009D52DC"/>
    <w:rsid w:val="009D6189"/>
    <w:rsid w:val="009D6D6A"/>
    <w:rsid w:val="009D7256"/>
    <w:rsid w:val="009D751E"/>
    <w:rsid w:val="009E1353"/>
    <w:rsid w:val="009E1C9E"/>
    <w:rsid w:val="009E20EE"/>
    <w:rsid w:val="009E2C25"/>
    <w:rsid w:val="009E33BA"/>
    <w:rsid w:val="009E4B28"/>
    <w:rsid w:val="009E53BE"/>
    <w:rsid w:val="009E5C2E"/>
    <w:rsid w:val="009E6253"/>
    <w:rsid w:val="009E6E3F"/>
    <w:rsid w:val="009F04B9"/>
    <w:rsid w:val="009F16C8"/>
    <w:rsid w:val="009F2011"/>
    <w:rsid w:val="009F5FB7"/>
    <w:rsid w:val="009F6F4F"/>
    <w:rsid w:val="00A009DB"/>
    <w:rsid w:val="00A00D1B"/>
    <w:rsid w:val="00A0269C"/>
    <w:rsid w:val="00A039E6"/>
    <w:rsid w:val="00A0446F"/>
    <w:rsid w:val="00A05E7C"/>
    <w:rsid w:val="00A07562"/>
    <w:rsid w:val="00A10544"/>
    <w:rsid w:val="00A10A22"/>
    <w:rsid w:val="00A10D44"/>
    <w:rsid w:val="00A11120"/>
    <w:rsid w:val="00A1137E"/>
    <w:rsid w:val="00A12A64"/>
    <w:rsid w:val="00A145F8"/>
    <w:rsid w:val="00A155BE"/>
    <w:rsid w:val="00A160AB"/>
    <w:rsid w:val="00A163DC"/>
    <w:rsid w:val="00A20B14"/>
    <w:rsid w:val="00A21021"/>
    <w:rsid w:val="00A21637"/>
    <w:rsid w:val="00A21758"/>
    <w:rsid w:val="00A21BC2"/>
    <w:rsid w:val="00A23B58"/>
    <w:rsid w:val="00A251E8"/>
    <w:rsid w:val="00A25E60"/>
    <w:rsid w:val="00A278F0"/>
    <w:rsid w:val="00A300BB"/>
    <w:rsid w:val="00A318CF"/>
    <w:rsid w:val="00A33BAF"/>
    <w:rsid w:val="00A3406F"/>
    <w:rsid w:val="00A34F5E"/>
    <w:rsid w:val="00A36695"/>
    <w:rsid w:val="00A374CF"/>
    <w:rsid w:val="00A37D5F"/>
    <w:rsid w:val="00A40A77"/>
    <w:rsid w:val="00A41BE4"/>
    <w:rsid w:val="00A420E4"/>
    <w:rsid w:val="00A42E59"/>
    <w:rsid w:val="00A43EDA"/>
    <w:rsid w:val="00A446C8"/>
    <w:rsid w:val="00A51B4D"/>
    <w:rsid w:val="00A530A4"/>
    <w:rsid w:val="00A53785"/>
    <w:rsid w:val="00A5386D"/>
    <w:rsid w:val="00A54D49"/>
    <w:rsid w:val="00A54FA0"/>
    <w:rsid w:val="00A552F0"/>
    <w:rsid w:val="00A55802"/>
    <w:rsid w:val="00A559A8"/>
    <w:rsid w:val="00A56BCD"/>
    <w:rsid w:val="00A56DBE"/>
    <w:rsid w:val="00A62211"/>
    <w:rsid w:val="00A62393"/>
    <w:rsid w:val="00A635CD"/>
    <w:rsid w:val="00A64CDF"/>
    <w:rsid w:val="00A6601E"/>
    <w:rsid w:val="00A66742"/>
    <w:rsid w:val="00A66936"/>
    <w:rsid w:val="00A67231"/>
    <w:rsid w:val="00A6740B"/>
    <w:rsid w:val="00A67CB9"/>
    <w:rsid w:val="00A702D7"/>
    <w:rsid w:val="00A736C3"/>
    <w:rsid w:val="00A76F38"/>
    <w:rsid w:val="00A773F2"/>
    <w:rsid w:val="00A777BC"/>
    <w:rsid w:val="00A80724"/>
    <w:rsid w:val="00A80C26"/>
    <w:rsid w:val="00A81A27"/>
    <w:rsid w:val="00A82200"/>
    <w:rsid w:val="00A832AA"/>
    <w:rsid w:val="00A83C95"/>
    <w:rsid w:val="00A83E62"/>
    <w:rsid w:val="00A841F4"/>
    <w:rsid w:val="00A844EE"/>
    <w:rsid w:val="00A8598E"/>
    <w:rsid w:val="00A86EA7"/>
    <w:rsid w:val="00A872E5"/>
    <w:rsid w:val="00A87BEE"/>
    <w:rsid w:val="00A90AAD"/>
    <w:rsid w:val="00A90EAF"/>
    <w:rsid w:val="00A90FCC"/>
    <w:rsid w:val="00A91A7A"/>
    <w:rsid w:val="00A931EE"/>
    <w:rsid w:val="00A93A00"/>
    <w:rsid w:val="00A94234"/>
    <w:rsid w:val="00A94387"/>
    <w:rsid w:val="00A97407"/>
    <w:rsid w:val="00AA04B9"/>
    <w:rsid w:val="00AA0ECA"/>
    <w:rsid w:val="00AA1204"/>
    <w:rsid w:val="00AA1CA8"/>
    <w:rsid w:val="00AA1F58"/>
    <w:rsid w:val="00AA4195"/>
    <w:rsid w:val="00AA51D9"/>
    <w:rsid w:val="00AA7F95"/>
    <w:rsid w:val="00AB0E1D"/>
    <w:rsid w:val="00AB1A8C"/>
    <w:rsid w:val="00AB2BE4"/>
    <w:rsid w:val="00AB3712"/>
    <w:rsid w:val="00AB4E86"/>
    <w:rsid w:val="00AB540D"/>
    <w:rsid w:val="00AB54C9"/>
    <w:rsid w:val="00AB59BD"/>
    <w:rsid w:val="00AB5DDE"/>
    <w:rsid w:val="00AB73A9"/>
    <w:rsid w:val="00AB7745"/>
    <w:rsid w:val="00AB7C9E"/>
    <w:rsid w:val="00AB7D64"/>
    <w:rsid w:val="00AC1A79"/>
    <w:rsid w:val="00AC1D40"/>
    <w:rsid w:val="00AC1FC5"/>
    <w:rsid w:val="00AC3826"/>
    <w:rsid w:val="00AC43AB"/>
    <w:rsid w:val="00AC4ECD"/>
    <w:rsid w:val="00AC50AC"/>
    <w:rsid w:val="00AC5457"/>
    <w:rsid w:val="00AC65D5"/>
    <w:rsid w:val="00AD001A"/>
    <w:rsid w:val="00AD02DD"/>
    <w:rsid w:val="00AD0EE3"/>
    <w:rsid w:val="00AD1C8E"/>
    <w:rsid w:val="00AD2DE0"/>
    <w:rsid w:val="00AD4A90"/>
    <w:rsid w:val="00AD5BA4"/>
    <w:rsid w:val="00AD5DB1"/>
    <w:rsid w:val="00AD6195"/>
    <w:rsid w:val="00AD6440"/>
    <w:rsid w:val="00AD7646"/>
    <w:rsid w:val="00AD7D9F"/>
    <w:rsid w:val="00AE25D0"/>
    <w:rsid w:val="00AE7B3B"/>
    <w:rsid w:val="00AE7D42"/>
    <w:rsid w:val="00AF0489"/>
    <w:rsid w:val="00AF2638"/>
    <w:rsid w:val="00AF275C"/>
    <w:rsid w:val="00AF29AD"/>
    <w:rsid w:val="00AF2E16"/>
    <w:rsid w:val="00AF3255"/>
    <w:rsid w:val="00AF4DA8"/>
    <w:rsid w:val="00AF645A"/>
    <w:rsid w:val="00AF69BB"/>
    <w:rsid w:val="00AF6EC9"/>
    <w:rsid w:val="00AF7AB3"/>
    <w:rsid w:val="00B00918"/>
    <w:rsid w:val="00B00DE1"/>
    <w:rsid w:val="00B01DDA"/>
    <w:rsid w:val="00B01EE9"/>
    <w:rsid w:val="00B06317"/>
    <w:rsid w:val="00B0688F"/>
    <w:rsid w:val="00B07F7E"/>
    <w:rsid w:val="00B10EA8"/>
    <w:rsid w:val="00B13390"/>
    <w:rsid w:val="00B1392A"/>
    <w:rsid w:val="00B1463A"/>
    <w:rsid w:val="00B16FED"/>
    <w:rsid w:val="00B2206F"/>
    <w:rsid w:val="00B231A8"/>
    <w:rsid w:val="00B23964"/>
    <w:rsid w:val="00B23F4C"/>
    <w:rsid w:val="00B241BD"/>
    <w:rsid w:val="00B24E7F"/>
    <w:rsid w:val="00B24ED6"/>
    <w:rsid w:val="00B26B34"/>
    <w:rsid w:val="00B27763"/>
    <w:rsid w:val="00B30BA7"/>
    <w:rsid w:val="00B327AE"/>
    <w:rsid w:val="00B35B58"/>
    <w:rsid w:val="00B35DD4"/>
    <w:rsid w:val="00B377B0"/>
    <w:rsid w:val="00B42878"/>
    <w:rsid w:val="00B437EE"/>
    <w:rsid w:val="00B43F07"/>
    <w:rsid w:val="00B445FE"/>
    <w:rsid w:val="00B450F4"/>
    <w:rsid w:val="00B45485"/>
    <w:rsid w:val="00B45785"/>
    <w:rsid w:val="00B45B1C"/>
    <w:rsid w:val="00B4639B"/>
    <w:rsid w:val="00B47D3E"/>
    <w:rsid w:val="00B507A7"/>
    <w:rsid w:val="00B516D0"/>
    <w:rsid w:val="00B51A07"/>
    <w:rsid w:val="00B52153"/>
    <w:rsid w:val="00B527FF"/>
    <w:rsid w:val="00B53693"/>
    <w:rsid w:val="00B5417E"/>
    <w:rsid w:val="00B55464"/>
    <w:rsid w:val="00B5602C"/>
    <w:rsid w:val="00B565A2"/>
    <w:rsid w:val="00B5694D"/>
    <w:rsid w:val="00B56FE7"/>
    <w:rsid w:val="00B574BB"/>
    <w:rsid w:val="00B60467"/>
    <w:rsid w:val="00B6346F"/>
    <w:rsid w:val="00B63F59"/>
    <w:rsid w:val="00B6612D"/>
    <w:rsid w:val="00B66A49"/>
    <w:rsid w:val="00B67733"/>
    <w:rsid w:val="00B67A87"/>
    <w:rsid w:val="00B71B5B"/>
    <w:rsid w:val="00B72844"/>
    <w:rsid w:val="00B73188"/>
    <w:rsid w:val="00B73CE3"/>
    <w:rsid w:val="00B74CC0"/>
    <w:rsid w:val="00B74E08"/>
    <w:rsid w:val="00B74F6C"/>
    <w:rsid w:val="00B75340"/>
    <w:rsid w:val="00B758B6"/>
    <w:rsid w:val="00B767B0"/>
    <w:rsid w:val="00B77B2A"/>
    <w:rsid w:val="00B82604"/>
    <w:rsid w:val="00B82A1C"/>
    <w:rsid w:val="00B84DBC"/>
    <w:rsid w:val="00B85BE7"/>
    <w:rsid w:val="00B85F87"/>
    <w:rsid w:val="00B916C2"/>
    <w:rsid w:val="00B91BCD"/>
    <w:rsid w:val="00B92172"/>
    <w:rsid w:val="00B92843"/>
    <w:rsid w:val="00B92B3E"/>
    <w:rsid w:val="00B930C8"/>
    <w:rsid w:val="00B93505"/>
    <w:rsid w:val="00B93D74"/>
    <w:rsid w:val="00B9582D"/>
    <w:rsid w:val="00B95AFC"/>
    <w:rsid w:val="00B97BD2"/>
    <w:rsid w:val="00B97C70"/>
    <w:rsid w:val="00BA1D25"/>
    <w:rsid w:val="00BA30A1"/>
    <w:rsid w:val="00BA38D6"/>
    <w:rsid w:val="00BA7DF8"/>
    <w:rsid w:val="00BB132A"/>
    <w:rsid w:val="00BB16AF"/>
    <w:rsid w:val="00BB2212"/>
    <w:rsid w:val="00BB2D49"/>
    <w:rsid w:val="00BB2E70"/>
    <w:rsid w:val="00BB3C42"/>
    <w:rsid w:val="00BB473E"/>
    <w:rsid w:val="00BB7591"/>
    <w:rsid w:val="00BC0243"/>
    <w:rsid w:val="00BC0C4B"/>
    <w:rsid w:val="00BC2B12"/>
    <w:rsid w:val="00BC3D22"/>
    <w:rsid w:val="00BC4839"/>
    <w:rsid w:val="00BC4F40"/>
    <w:rsid w:val="00BC52BF"/>
    <w:rsid w:val="00BC53D8"/>
    <w:rsid w:val="00BC7BC6"/>
    <w:rsid w:val="00BD0B2A"/>
    <w:rsid w:val="00BD1BB9"/>
    <w:rsid w:val="00BD1DE4"/>
    <w:rsid w:val="00BD2033"/>
    <w:rsid w:val="00BD23E1"/>
    <w:rsid w:val="00BD30BB"/>
    <w:rsid w:val="00BD4FD2"/>
    <w:rsid w:val="00BD5316"/>
    <w:rsid w:val="00BD5976"/>
    <w:rsid w:val="00BD68DC"/>
    <w:rsid w:val="00BD6912"/>
    <w:rsid w:val="00BD7E62"/>
    <w:rsid w:val="00BE0180"/>
    <w:rsid w:val="00BE16E3"/>
    <w:rsid w:val="00BE315E"/>
    <w:rsid w:val="00BE3C12"/>
    <w:rsid w:val="00BE3D31"/>
    <w:rsid w:val="00BF06B4"/>
    <w:rsid w:val="00BF1D0D"/>
    <w:rsid w:val="00BF3470"/>
    <w:rsid w:val="00BF3F4E"/>
    <w:rsid w:val="00BF4A24"/>
    <w:rsid w:val="00BF5994"/>
    <w:rsid w:val="00BF681F"/>
    <w:rsid w:val="00BF75DF"/>
    <w:rsid w:val="00C0375A"/>
    <w:rsid w:val="00C0484D"/>
    <w:rsid w:val="00C04850"/>
    <w:rsid w:val="00C04967"/>
    <w:rsid w:val="00C05E07"/>
    <w:rsid w:val="00C06651"/>
    <w:rsid w:val="00C079F2"/>
    <w:rsid w:val="00C101CF"/>
    <w:rsid w:val="00C11B72"/>
    <w:rsid w:val="00C1313E"/>
    <w:rsid w:val="00C1313F"/>
    <w:rsid w:val="00C1482D"/>
    <w:rsid w:val="00C14D0F"/>
    <w:rsid w:val="00C158FB"/>
    <w:rsid w:val="00C170E3"/>
    <w:rsid w:val="00C1794D"/>
    <w:rsid w:val="00C207D5"/>
    <w:rsid w:val="00C20E2B"/>
    <w:rsid w:val="00C24AEE"/>
    <w:rsid w:val="00C24D32"/>
    <w:rsid w:val="00C24E3A"/>
    <w:rsid w:val="00C274C0"/>
    <w:rsid w:val="00C30484"/>
    <w:rsid w:val="00C31D2D"/>
    <w:rsid w:val="00C33814"/>
    <w:rsid w:val="00C34474"/>
    <w:rsid w:val="00C34477"/>
    <w:rsid w:val="00C3531E"/>
    <w:rsid w:val="00C3540B"/>
    <w:rsid w:val="00C35877"/>
    <w:rsid w:val="00C35880"/>
    <w:rsid w:val="00C35FFA"/>
    <w:rsid w:val="00C37045"/>
    <w:rsid w:val="00C416BA"/>
    <w:rsid w:val="00C42909"/>
    <w:rsid w:val="00C4387E"/>
    <w:rsid w:val="00C45C3A"/>
    <w:rsid w:val="00C47352"/>
    <w:rsid w:val="00C50880"/>
    <w:rsid w:val="00C51DF4"/>
    <w:rsid w:val="00C52970"/>
    <w:rsid w:val="00C53947"/>
    <w:rsid w:val="00C53D5D"/>
    <w:rsid w:val="00C54624"/>
    <w:rsid w:val="00C54AD7"/>
    <w:rsid w:val="00C54B81"/>
    <w:rsid w:val="00C556DB"/>
    <w:rsid w:val="00C576B6"/>
    <w:rsid w:val="00C60438"/>
    <w:rsid w:val="00C63063"/>
    <w:rsid w:val="00C63DB4"/>
    <w:rsid w:val="00C64AB8"/>
    <w:rsid w:val="00C67103"/>
    <w:rsid w:val="00C67E9C"/>
    <w:rsid w:val="00C70C85"/>
    <w:rsid w:val="00C73992"/>
    <w:rsid w:val="00C77A14"/>
    <w:rsid w:val="00C77F1B"/>
    <w:rsid w:val="00C80328"/>
    <w:rsid w:val="00C81593"/>
    <w:rsid w:val="00C82912"/>
    <w:rsid w:val="00C83E66"/>
    <w:rsid w:val="00C84757"/>
    <w:rsid w:val="00C861A8"/>
    <w:rsid w:val="00C871A5"/>
    <w:rsid w:val="00C87B47"/>
    <w:rsid w:val="00C9052E"/>
    <w:rsid w:val="00C90C51"/>
    <w:rsid w:val="00C922AA"/>
    <w:rsid w:val="00C926E9"/>
    <w:rsid w:val="00C941AA"/>
    <w:rsid w:val="00C96226"/>
    <w:rsid w:val="00C969B6"/>
    <w:rsid w:val="00C9796A"/>
    <w:rsid w:val="00CA090F"/>
    <w:rsid w:val="00CA5447"/>
    <w:rsid w:val="00CA5523"/>
    <w:rsid w:val="00CA62D5"/>
    <w:rsid w:val="00CA7184"/>
    <w:rsid w:val="00CA7E5C"/>
    <w:rsid w:val="00CB2639"/>
    <w:rsid w:val="00CB3697"/>
    <w:rsid w:val="00CB3975"/>
    <w:rsid w:val="00CB3C81"/>
    <w:rsid w:val="00CB6F47"/>
    <w:rsid w:val="00CB7852"/>
    <w:rsid w:val="00CC1608"/>
    <w:rsid w:val="00CC2447"/>
    <w:rsid w:val="00CC25F1"/>
    <w:rsid w:val="00CC2BD8"/>
    <w:rsid w:val="00CC2C15"/>
    <w:rsid w:val="00CC2FDC"/>
    <w:rsid w:val="00CC4B08"/>
    <w:rsid w:val="00CC5C4E"/>
    <w:rsid w:val="00CC68BE"/>
    <w:rsid w:val="00CC6D50"/>
    <w:rsid w:val="00CC701D"/>
    <w:rsid w:val="00CD138E"/>
    <w:rsid w:val="00CD30D6"/>
    <w:rsid w:val="00CD40EB"/>
    <w:rsid w:val="00CD56FA"/>
    <w:rsid w:val="00CD5976"/>
    <w:rsid w:val="00CD5BD9"/>
    <w:rsid w:val="00CD5F61"/>
    <w:rsid w:val="00CD652C"/>
    <w:rsid w:val="00CD6AA4"/>
    <w:rsid w:val="00CD74E0"/>
    <w:rsid w:val="00CE09FA"/>
    <w:rsid w:val="00CE0A2D"/>
    <w:rsid w:val="00CE45A2"/>
    <w:rsid w:val="00CE568A"/>
    <w:rsid w:val="00CE603E"/>
    <w:rsid w:val="00CF110A"/>
    <w:rsid w:val="00CF2754"/>
    <w:rsid w:val="00CF2F92"/>
    <w:rsid w:val="00CF3651"/>
    <w:rsid w:val="00CF37EF"/>
    <w:rsid w:val="00CF463B"/>
    <w:rsid w:val="00CF46E2"/>
    <w:rsid w:val="00CF5214"/>
    <w:rsid w:val="00CF6366"/>
    <w:rsid w:val="00CF794B"/>
    <w:rsid w:val="00CF7B22"/>
    <w:rsid w:val="00D00298"/>
    <w:rsid w:val="00D00A2E"/>
    <w:rsid w:val="00D00CBA"/>
    <w:rsid w:val="00D011A1"/>
    <w:rsid w:val="00D02ECE"/>
    <w:rsid w:val="00D03275"/>
    <w:rsid w:val="00D033D8"/>
    <w:rsid w:val="00D04B16"/>
    <w:rsid w:val="00D05C67"/>
    <w:rsid w:val="00D05D37"/>
    <w:rsid w:val="00D06648"/>
    <w:rsid w:val="00D06C41"/>
    <w:rsid w:val="00D06CAE"/>
    <w:rsid w:val="00D1019D"/>
    <w:rsid w:val="00D101AF"/>
    <w:rsid w:val="00D101D3"/>
    <w:rsid w:val="00D1138E"/>
    <w:rsid w:val="00D11540"/>
    <w:rsid w:val="00D13E84"/>
    <w:rsid w:val="00D146FA"/>
    <w:rsid w:val="00D14B1B"/>
    <w:rsid w:val="00D16F54"/>
    <w:rsid w:val="00D17541"/>
    <w:rsid w:val="00D201CE"/>
    <w:rsid w:val="00D24315"/>
    <w:rsid w:val="00D25E58"/>
    <w:rsid w:val="00D26406"/>
    <w:rsid w:val="00D26A03"/>
    <w:rsid w:val="00D26FDC"/>
    <w:rsid w:val="00D274B4"/>
    <w:rsid w:val="00D27998"/>
    <w:rsid w:val="00D319D9"/>
    <w:rsid w:val="00D32197"/>
    <w:rsid w:val="00D32EB0"/>
    <w:rsid w:val="00D3316C"/>
    <w:rsid w:val="00D33BBC"/>
    <w:rsid w:val="00D33D56"/>
    <w:rsid w:val="00D37A39"/>
    <w:rsid w:val="00D41047"/>
    <w:rsid w:val="00D42037"/>
    <w:rsid w:val="00D44FC0"/>
    <w:rsid w:val="00D46742"/>
    <w:rsid w:val="00D46A23"/>
    <w:rsid w:val="00D501CA"/>
    <w:rsid w:val="00D50C23"/>
    <w:rsid w:val="00D53A03"/>
    <w:rsid w:val="00D57ADF"/>
    <w:rsid w:val="00D60166"/>
    <w:rsid w:val="00D6074E"/>
    <w:rsid w:val="00D6110D"/>
    <w:rsid w:val="00D61BD6"/>
    <w:rsid w:val="00D63049"/>
    <w:rsid w:val="00D63136"/>
    <w:rsid w:val="00D63F63"/>
    <w:rsid w:val="00D6416F"/>
    <w:rsid w:val="00D6540C"/>
    <w:rsid w:val="00D65A82"/>
    <w:rsid w:val="00D668D8"/>
    <w:rsid w:val="00D70089"/>
    <w:rsid w:val="00D70830"/>
    <w:rsid w:val="00D71F72"/>
    <w:rsid w:val="00D75151"/>
    <w:rsid w:val="00D761F3"/>
    <w:rsid w:val="00D76E2D"/>
    <w:rsid w:val="00D772E8"/>
    <w:rsid w:val="00D82244"/>
    <w:rsid w:val="00D8303D"/>
    <w:rsid w:val="00D84802"/>
    <w:rsid w:val="00D86B39"/>
    <w:rsid w:val="00D871C5"/>
    <w:rsid w:val="00D8762A"/>
    <w:rsid w:val="00D8771B"/>
    <w:rsid w:val="00D87D4A"/>
    <w:rsid w:val="00D90AFD"/>
    <w:rsid w:val="00D91A6D"/>
    <w:rsid w:val="00D92C41"/>
    <w:rsid w:val="00D92CD7"/>
    <w:rsid w:val="00D94EB5"/>
    <w:rsid w:val="00D95B63"/>
    <w:rsid w:val="00DA0495"/>
    <w:rsid w:val="00DA0EC8"/>
    <w:rsid w:val="00DA1EE5"/>
    <w:rsid w:val="00DA245A"/>
    <w:rsid w:val="00DA3515"/>
    <w:rsid w:val="00DA4598"/>
    <w:rsid w:val="00DA510F"/>
    <w:rsid w:val="00DA5FB9"/>
    <w:rsid w:val="00DA6684"/>
    <w:rsid w:val="00DB004E"/>
    <w:rsid w:val="00DB0155"/>
    <w:rsid w:val="00DB018B"/>
    <w:rsid w:val="00DB098B"/>
    <w:rsid w:val="00DB2CCE"/>
    <w:rsid w:val="00DB2D32"/>
    <w:rsid w:val="00DB398F"/>
    <w:rsid w:val="00DB4BFC"/>
    <w:rsid w:val="00DB501E"/>
    <w:rsid w:val="00DB5C7C"/>
    <w:rsid w:val="00DB67F1"/>
    <w:rsid w:val="00DB6F36"/>
    <w:rsid w:val="00DB75CE"/>
    <w:rsid w:val="00DC0D30"/>
    <w:rsid w:val="00DC1517"/>
    <w:rsid w:val="00DC411F"/>
    <w:rsid w:val="00DC4B3A"/>
    <w:rsid w:val="00DC4D95"/>
    <w:rsid w:val="00DC6CD5"/>
    <w:rsid w:val="00DC6EA8"/>
    <w:rsid w:val="00DC709F"/>
    <w:rsid w:val="00DD031F"/>
    <w:rsid w:val="00DD1330"/>
    <w:rsid w:val="00DD2492"/>
    <w:rsid w:val="00DD3BD7"/>
    <w:rsid w:val="00DD6A9E"/>
    <w:rsid w:val="00DD71C2"/>
    <w:rsid w:val="00DD73AD"/>
    <w:rsid w:val="00DD75EA"/>
    <w:rsid w:val="00DD790A"/>
    <w:rsid w:val="00DE0D18"/>
    <w:rsid w:val="00DE1BC9"/>
    <w:rsid w:val="00DE3974"/>
    <w:rsid w:val="00DE758F"/>
    <w:rsid w:val="00DE76D7"/>
    <w:rsid w:val="00DF111E"/>
    <w:rsid w:val="00DF2C9D"/>
    <w:rsid w:val="00DF2D3D"/>
    <w:rsid w:val="00DF4427"/>
    <w:rsid w:val="00DF47E9"/>
    <w:rsid w:val="00DF517D"/>
    <w:rsid w:val="00DF51A4"/>
    <w:rsid w:val="00DF5824"/>
    <w:rsid w:val="00DF6CA9"/>
    <w:rsid w:val="00DF6DAE"/>
    <w:rsid w:val="00DF6E16"/>
    <w:rsid w:val="00DF7487"/>
    <w:rsid w:val="00DF76EA"/>
    <w:rsid w:val="00E014BE"/>
    <w:rsid w:val="00E02A26"/>
    <w:rsid w:val="00E06794"/>
    <w:rsid w:val="00E10285"/>
    <w:rsid w:val="00E11C40"/>
    <w:rsid w:val="00E12E98"/>
    <w:rsid w:val="00E137A0"/>
    <w:rsid w:val="00E13DCC"/>
    <w:rsid w:val="00E15967"/>
    <w:rsid w:val="00E15CC3"/>
    <w:rsid w:val="00E16D77"/>
    <w:rsid w:val="00E17183"/>
    <w:rsid w:val="00E17B0C"/>
    <w:rsid w:val="00E212EF"/>
    <w:rsid w:val="00E2407D"/>
    <w:rsid w:val="00E2493F"/>
    <w:rsid w:val="00E25A0E"/>
    <w:rsid w:val="00E2620A"/>
    <w:rsid w:val="00E26765"/>
    <w:rsid w:val="00E27A6A"/>
    <w:rsid w:val="00E3354D"/>
    <w:rsid w:val="00E342A4"/>
    <w:rsid w:val="00E3507B"/>
    <w:rsid w:val="00E352DA"/>
    <w:rsid w:val="00E356F8"/>
    <w:rsid w:val="00E35FF0"/>
    <w:rsid w:val="00E36550"/>
    <w:rsid w:val="00E36972"/>
    <w:rsid w:val="00E3796A"/>
    <w:rsid w:val="00E379A6"/>
    <w:rsid w:val="00E4104B"/>
    <w:rsid w:val="00E41D5D"/>
    <w:rsid w:val="00E426CE"/>
    <w:rsid w:val="00E4312C"/>
    <w:rsid w:val="00E450F6"/>
    <w:rsid w:val="00E50249"/>
    <w:rsid w:val="00E50AC0"/>
    <w:rsid w:val="00E50F39"/>
    <w:rsid w:val="00E52261"/>
    <w:rsid w:val="00E526C2"/>
    <w:rsid w:val="00E52B53"/>
    <w:rsid w:val="00E546E6"/>
    <w:rsid w:val="00E54C03"/>
    <w:rsid w:val="00E55E30"/>
    <w:rsid w:val="00E56E2B"/>
    <w:rsid w:val="00E57C90"/>
    <w:rsid w:val="00E605E6"/>
    <w:rsid w:val="00E611FA"/>
    <w:rsid w:val="00E612E8"/>
    <w:rsid w:val="00E6359C"/>
    <w:rsid w:val="00E644C9"/>
    <w:rsid w:val="00E648D1"/>
    <w:rsid w:val="00E664F7"/>
    <w:rsid w:val="00E6734B"/>
    <w:rsid w:val="00E70C04"/>
    <w:rsid w:val="00E70E10"/>
    <w:rsid w:val="00E74F15"/>
    <w:rsid w:val="00E7574F"/>
    <w:rsid w:val="00E77BC2"/>
    <w:rsid w:val="00E8111A"/>
    <w:rsid w:val="00E8148B"/>
    <w:rsid w:val="00E823F8"/>
    <w:rsid w:val="00E82BC2"/>
    <w:rsid w:val="00E82E74"/>
    <w:rsid w:val="00E83DC7"/>
    <w:rsid w:val="00E848A6"/>
    <w:rsid w:val="00E84F68"/>
    <w:rsid w:val="00E85B9F"/>
    <w:rsid w:val="00E90F1E"/>
    <w:rsid w:val="00E914B5"/>
    <w:rsid w:val="00E925CB"/>
    <w:rsid w:val="00E94446"/>
    <w:rsid w:val="00E9534C"/>
    <w:rsid w:val="00E97E8E"/>
    <w:rsid w:val="00EA2614"/>
    <w:rsid w:val="00EA377B"/>
    <w:rsid w:val="00EA3B07"/>
    <w:rsid w:val="00EA50CC"/>
    <w:rsid w:val="00EA514F"/>
    <w:rsid w:val="00EA7333"/>
    <w:rsid w:val="00EB026B"/>
    <w:rsid w:val="00EB0279"/>
    <w:rsid w:val="00EB058A"/>
    <w:rsid w:val="00EB0B9B"/>
    <w:rsid w:val="00EB0F0E"/>
    <w:rsid w:val="00EB1380"/>
    <w:rsid w:val="00EB1D54"/>
    <w:rsid w:val="00EB2719"/>
    <w:rsid w:val="00EB3557"/>
    <w:rsid w:val="00EB5200"/>
    <w:rsid w:val="00EB5A0D"/>
    <w:rsid w:val="00EB6A25"/>
    <w:rsid w:val="00EB7D39"/>
    <w:rsid w:val="00EC070C"/>
    <w:rsid w:val="00EC0E5C"/>
    <w:rsid w:val="00EC2AC3"/>
    <w:rsid w:val="00EC4670"/>
    <w:rsid w:val="00EC5709"/>
    <w:rsid w:val="00EC5A82"/>
    <w:rsid w:val="00EC7427"/>
    <w:rsid w:val="00ED26C9"/>
    <w:rsid w:val="00ED312A"/>
    <w:rsid w:val="00ED3F7D"/>
    <w:rsid w:val="00ED4B4E"/>
    <w:rsid w:val="00ED53CC"/>
    <w:rsid w:val="00ED56D6"/>
    <w:rsid w:val="00ED59A9"/>
    <w:rsid w:val="00ED6C0A"/>
    <w:rsid w:val="00ED7EBA"/>
    <w:rsid w:val="00EE11F4"/>
    <w:rsid w:val="00EE2671"/>
    <w:rsid w:val="00EE35D4"/>
    <w:rsid w:val="00EE5307"/>
    <w:rsid w:val="00EE59E9"/>
    <w:rsid w:val="00EE5AB8"/>
    <w:rsid w:val="00EE5DA4"/>
    <w:rsid w:val="00EE7195"/>
    <w:rsid w:val="00EE773E"/>
    <w:rsid w:val="00EE7CA7"/>
    <w:rsid w:val="00EF0BAF"/>
    <w:rsid w:val="00EF18D1"/>
    <w:rsid w:val="00EF208F"/>
    <w:rsid w:val="00EF30DC"/>
    <w:rsid w:val="00EF3732"/>
    <w:rsid w:val="00EF48C9"/>
    <w:rsid w:val="00EF6632"/>
    <w:rsid w:val="00EF7F68"/>
    <w:rsid w:val="00F01910"/>
    <w:rsid w:val="00F02787"/>
    <w:rsid w:val="00F02DC7"/>
    <w:rsid w:val="00F033A1"/>
    <w:rsid w:val="00F0390D"/>
    <w:rsid w:val="00F055AC"/>
    <w:rsid w:val="00F061C9"/>
    <w:rsid w:val="00F06973"/>
    <w:rsid w:val="00F07814"/>
    <w:rsid w:val="00F10E47"/>
    <w:rsid w:val="00F11C16"/>
    <w:rsid w:val="00F12763"/>
    <w:rsid w:val="00F13D99"/>
    <w:rsid w:val="00F13E36"/>
    <w:rsid w:val="00F1528D"/>
    <w:rsid w:val="00F15834"/>
    <w:rsid w:val="00F15D76"/>
    <w:rsid w:val="00F16DD8"/>
    <w:rsid w:val="00F16E91"/>
    <w:rsid w:val="00F17D1E"/>
    <w:rsid w:val="00F20F25"/>
    <w:rsid w:val="00F2148B"/>
    <w:rsid w:val="00F22212"/>
    <w:rsid w:val="00F234A2"/>
    <w:rsid w:val="00F23D5C"/>
    <w:rsid w:val="00F24DC4"/>
    <w:rsid w:val="00F26AFF"/>
    <w:rsid w:val="00F3183F"/>
    <w:rsid w:val="00F3290F"/>
    <w:rsid w:val="00F348B6"/>
    <w:rsid w:val="00F373C5"/>
    <w:rsid w:val="00F37A1F"/>
    <w:rsid w:val="00F41631"/>
    <w:rsid w:val="00F419EB"/>
    <w:rsid w:val="00F41AAE"/>
    <w:rsid w:val="00F43673"/>
    <w:rsid w:val="00F43ADD"/>
    <w:rsid w:val="00F44BDC"/>
    <w:rsid w:val="00F5035D"/>
    <w:rsid w:val="00F53644"/>
    <w:rsid w:val="00F54010"/>
    <w:rsid w:val="00F54B18"/>
    <w:rsid w:val="00F54C19"/>
    <w:rsid w:val="00F552C6"/>
    <w:rsid w:val="00F567D2"/>
    <w:rsid w:val="00F57811"/>
    <w:rsid w:val="00F57F5C"/>
    <w:rsid w:val="00F6297A"/>
    <w:rsid w:val="00F62F00"/>
    <w:rsid w:val="00F63E86"/>
    <w:rsid w:val="00F67194"/>
    <w:rsid w:val="00F67656"/>
    <w:rsid w:val="00F72154"/>
    <w:rsid w:val="00F7362E"/>
    <w:rsid w:val="00F743CC"/>
    <w:rsid w:val="00F760C3"/>
    <w:rsid w:val="00F77A6B"/>
    <w:rsid w:val="00F77C80"/>
    <w:rsid w:val="00F80040"/>
    <w:rsid w:val="00F81807"/>
    <w:rsid w:val="00F847A9"/>
    <w:rsid w:val="00F851D1"/>
    <w:rsid w:val="00F86444"/>
    <w:rsid w:val="00F87A25"/>
    <w:rsid w:val="00F90C77"/>
    <w:rsid w:val="00F91F64"/>
    <w:rsid w:val="00F92166"/>
    <w:rsid w:val="00F931E3"/>
    <w:rsid w:val="00F932B2"/>
    <w:rsid w:val="00F9477F"/>
    <w:rsid w:val="00F950F2"/>
    <w:rsid w:val="00F9731C"/>
    <w:rsid w:val="00F97ACF"/>
    <w:rsid w:val="00FA0320"/>
    <w:rsid w:val="00FA081A"/>
    <w:rsid w:val="00FA1D36"/>
    <w:rsid w:val="00FA237E"/>
    <w:rsid w:val="00FA24C1"/>
    <w:rsid w:val="00FA33DC"/>
    <w:rsid w:val="00FA3AB2"/>
    <w:rsid w:val="00FA47B2"/>
    <w:rsid w:val="00FA4B9F"/>
    <w:rsid w:val="00FA5C7D"/>
    <w:rsid w:val="00FA75FE"/>
    <w:rsid w:val="00FA7EF8"/>
    <w:rsid w:val="00FB03D6"/>
    <w:rsid w:val="00FB1077"/>
    <w:rsid w:val="00FB1A39"/>
    <w:rsid w:val="00FB36A8"/>
    <w:rsid w:val="00FB3817"/>
    <w:rsid w:val="00FB4041"/>
    <w:rsid w:val="00FB4B14"/>
    <w:rsid w:val="00FB598E"/>
    <w:rsid w:val="00FB6FD7"/>
    <w:rsid w:val="00FB7242"/>
    <w:rsid w:val="00FC111C"/>
    <w:rsid w:val="00FC24A6"/>
    <w:rsid w:val="00FC6087"/>
    <w:rsid w:val="00FC7498"/>
    <w:rsid w:val="00FC74DE"/>
    <w:rsid w:val="00FC7713"/>
    <w:rsid w:val="00FD07D7"/>
    <w:rsid w:val="00FD142A"/>
    <w:rsid w:val="00FD1AB1"/>
    <w:rsid w:val="00FD35C8"/>
    <w:rsid w:val="00FD3C52"/>
    <w:rsid w:val="00FD4C96"/>
    <w:rsid w:val="00FD51D8"/>
    <w:rsid w:val="00FD6C13"/>
    <w:rsid w:val="00FD6DFE"/>
    <w:rsid w:val="00FE08B7"/>
    <w:rsid w:val="00FE1F38"/>
    <w:rsid w:val="00FE493D"/>
    <w:rsid w:val="00FE5D5D"/>
    <w:rsid w:val="00FE6E8E"/>
    <w:rsid w:val="00FF0D9D"/>
    <w:rsid w:val="00FF190D"/>
    <w:rsid w:val="00FF358A"/>
    <w:rsid w:val="00FF36AA"/>
    <w:rsid w:val="00FF495C"/>
    <w:rsid w:val="00FF668D"/>
    <w:rsid w:val="00FF6C17"/>
    <w:rsid w:val="00FF6E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040EB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41D5D"/>
    <w:pPr>
      <w:spacing w:after="200" w:line="276" w:lineRule="auto"/>
    </w:pPr>
    <w:rPr>
      <w:sz w:val="22"/>
      <w:szCs w:val="22"/>
      <w:lang w:val="nb-N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41D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41D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41D5D"/>
    <w:rPr>
      <w:sz w:val="20"/>
      <w:szCs w:val="20"/>
      <w:lang w:val="nb-NO"/>
    </w:rPr>
  </w:style>
  <w:style w:type="paragraph" w:styleId="Caption">
    <w:name w:val="caption"/>
    <w:basedOn w:val="Normal"/>
    <w:next w:val="Normal"/>
    <w:uiPriority w:val="35"/>
    <w:unhideWhenUsed/>
    <w:qFormat/>
    <w:rsid w:val="00E41D5D"/>
    <w:pPr>
      <w:spacing w:line="240" w:lineRule="auto"/>
    </w:pPr>
    <w:rPr>
      <w:b/>
      <w:bCs/>
      <w:color w:val="4472C4" w:themeColor="accent1"/>
      <w:sz w:val="18"/>
      <w:szCs w:val="18"/>
    </w:rPr>
  </w:style>
  <w:style w:type="table" w:styleId="TableGrid">
    <w:name w:val="Table Grid"/>
    <w:basedOn w:val="TableNormal"/>
    <w:uiPriority w:val="59"/>
    <w:rsid w:val="00E41D5D"/>
    <w:rPr>
      <w:sz w:val="22"/>
      <w:szCs w:val="22"/>
      <w:lang w:val="nb-NO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p1">
    <w:name w:val="p1"/>
    <w:basedOn w:val="Normal"/>
    <w:rsid w:val="00E41D5D"/>
    <w:pPr>
      <w:spacing w:after="0" w:line="240" w:lineRule="auto"/>
    </w:pPr>
    <w:rPr>
      <w:rFonts w:ascii="Arial" w:hAnsi="Arial" w:cs="Arial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1D5D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1D5D"/>
    <w:rPr>
      <w:rFonts w:ascii="Times New Roman" w:hAnsi="Times New Roman" w:cs="Times New Roman"/>
      <w:sz w:val="18"/>
      <w:szCs w:val="18"/>
      <w:lang w:val="nb-NO"/>
    </w:rPr>
  </w:style>
  <w:style w:type="paragraph" w:customStyle="1" w:styleId="EndNoteBibliographyTitle">
    <w:name w:val="EndNote Bibliography Title"/>
    <w:basedOn w:val="Normal"/>
    <w:rsid w:val="00E41D5D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E41D5D"/>
    <w:pPr>
      <w:spacing w:line="240" w:lineRule="auto"/>
    </w:pPr>
    <w:rPr>
      <w:rFonts w:ascii="Calibri" w:hAnsi="Calibri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07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0738"/>
    <w:rPr>
      <w:b/>
      <w:bCs/>
      <w:sz w:val="20"/>
      <w:szCs w:val="20"/>
      <w:lang w:val="nb-NO"/>
    </w:rPr>
  </w:style>
  <w:style w:type="paragraph" w:styleId="Revision">
    <w:name w:val="Revision"/>
    <w:hidden/>
    <w:uiPriority w:val="99"/>
    <w:semiHidden/>
    <w:rsid w:val="001F0738"/>
    <w:rPr>
      <w:sz w:val="22"/>
      <w:szCs w:val="22"/>
      <w:lang w:val="nb-NO"/>
    </w:rPr>
  </w:style>
  <w:style w:type="paragraph" w:styleId="NormalWeb">
    <w:name w:val="Normal (Web)"/>
    <w:basedOn w:val="Normal"/>
    <w:uiPriority w:val="99"/>
    <w:unhideWhenUsed/>
    <w:rsid w:val="004F1C2F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4F1C2F"/>
  </w:style>
  <w:style w:type="paragraph" w:styleId="Header">
    <w:name w:val="header"/>
    <w:basedOn w:val="Normal"/>
    <w:link w:val="HeaderChar"/>
    <w:uiPriority w:val="99"/>
    <w:unhideWhenUsed/>
    <w:rsid w:val="00F24D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4DC4"/>
    <w:rPr>
      <w:sz w:val="22"/>
      <w:szCs w:val="22"/>
      <w:lang w:val="nb-NO"/>
    </w:rPr>
  </w:style>
  <w:style w:type="paragraph" w:styleId="Footer">
    <w:name w:val="footer"/>
    <w:basedOn w:val="Normal"/>
    <w:link w:val="FooterChar"/>
    <w:uiPriority w:val="99"/>
    <w:unhideWhenUsed/>
    <w:rsid w:val="00F24DC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4DC4"/>
    <w:rPr>
      <w:sz w:val="22"/>
      <w:szCs w:val="22"/>
      <w:lang w:val="nb-NO"/>
    </w:rPr>
  </w:style>
  <w:style w:type="character" w:styleId="Hyperlink">
    <w:name w:val="Hyperlink"/>
    <w:basedOn w:val="DefaultParagraphFont"/>
    <w:uiPriority w:val="99"/>
    <w:unhideWhenUsed/>
    <w:rsid w:val="0009109B"/>
    <w:rPr>
      <w:color w:val="0563C1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A5031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A5031"/>
    <w:rPr>
      <w:rFonts w:ascii="Times New Roman" w:hAnsi="Times New Roman" w:cs="Times New Roman"/>
      <w:lang w:val="nb-NO"/>
    </w:rPr>
  </w:style>
  <w:style w:type="character" w:customStyle="1" w:styleId="highlight2">
    <w:name w:val="highlight2"/>
    <w:basedOn w:val="DefaultParagraphFont"/>
    <w:rsid w:val="00AC1D40"/>
  </w:style>
  <w:style w:type="paragraph" w:customStyle="1" w:styleId="p2">
    <w:name w:val="p2"/>
    <w:basedOn w:val="Normal"/>
    <w:rsid w:val="007161B9"/>
    <w:pPr>
      <w:spacing w:after="0" w:line="240" w:lineRule="auto"/>
    </w:pPr>
    <w:rPr>
      <w:rFonts w:ascii="Times New Roman" w:hAnsi="Times New Roman" w:cs="Times New Roman"/>
      <w:sz w:val="17"/>
      <w:szCs w:val="17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2A33DF"/>
    <w:rPr>
      <w:color w:val="954F72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D264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910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35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3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510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35399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620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8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2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10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86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55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120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010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4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99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377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9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5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69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9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tiff"/><Relationship Id="rId12" Type="http://schemas.openxmlformats.org/officeDocument/2006/relationships/image" Target="media/image2.emf"/><Relationship Id="rId13" Type="http://schemas.openxmlformats.org/officeDocument/2006/relationships/image" Target="media/image3.tiff"/><Relationship Id="rId14" Type="http://schemas.openxmlformats.org/officeDocument/2006/relationships/image" Target="media/image4.emf"/><Relationship Id="rId15" Type="http://schemas.openxmlformats.org/officeDocument/2006/relationships/image" Target="media/image5.tiff"/><Relationship Id="rId16" Type="http://schemas.openxmlformats.org/officeDocument/2006/relationships/image" Target="media/image6.emf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jana.kim@ntnu.no" TargetMode="External"/><Relationship Id="rId9" Type="http://schemas.openxmlformats.org/officeDocument/2006/relationships/header" Target="header1.xml"/><Relationship Id="rId10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AC2D6D3-5208-A046-B12E-4EBC1557C4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7</Pages>
  <Words>13675</Words>
  <Characters>77949</Characters>
  <Application>Microsoft Macintosh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lse Midt-Norge</Company>
  <LinksUpToDate>false</LinksUpToDate>
  <CharactersWithSpaces>914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Kim</dc:creator>
  <cp:lastModifiedBy>Jana Kim</cp:lastModifiedBy>
  <cp:revision>4</cp:revision>
  <dcterms:created xsi:type="dcterms:W3CDTF">2017-12-05T14:13:00Z</dcterms:created>
  <dcterms:modified xsi:type="dcterms:W3CDTF">2017-12-05T14:18:00Z</dcterms:modified>
</cp:coreProperties>
</file>